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56C80315" w:rsidR="00ED13D6" w:rsidRPr="00B57A1C" w:rsidRDefault="00C11712" w:rsidP="00780FAE">
      <w:pPr>
        <w:pStyle w:val="Affiliation"/>
      </w:pPr>
      <w:r>
        <w:t xml:space="preserve">Major in Bio Artificial Intelligence, </w:t>
      </w:r>
      <w:r w:rsidR="00C85B38">
        <w:t xml:space="preserve">Dept. of Applied Artificial Intelligence, </w:t>
      </w:r>
      <w:proofErr w:type="spellStart"/>
      <w:r w:rsidR="00C85B38">
        <w:t>Hanyang</w:t>
      </w:r>
      <w:proofErr w:type="spellEnd"/>
      <w:r w:rsidR="00C85B38">
        <w:t xml:space="preserve"> University</w:t>
      </w:r>
      <w:r w:rsidR="00780FAE">
        <w:rPr>
          <w:rFonts w:hint="eastAsia"/>
          <w:lang w:eastAsia="zh-CN"/>
        </w:rPr>
        <w:t xml:space="preserve">, </w:t>
      </w:r>
      <w:proofErr w:type="spellStart"/>
      <w:r w:rsidR="00C85B38">
        <w:t>Ansan-si</w:t>
      </w:r>
      <w:proofErr w:type="spellEnd"/>
      <w:r w:rsidR="00ED13D6" w:rsidRPr="00B57A1C">
        <w:t xml:space="preserve">, </w:t>
      </w:r>
      <w:r w:rsidR="00C85B38">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77777777" w:rsidR="00780FAE" w:rsidRPr="00B57A1C" w:rsidRDefault="00C85B38" w:rsidP="00780FAE">
      <w:pPr>
        <w:pStyle w:val="Affiliation"/>
      </w:pPr>
      <w:r>
        <w:t xml:space="preserve">Dept. of Computer Science &amp; Engineering, </w:t>
      </w:r>
      <w:proofErr w:type="spellStart"/>
      <w:r>
        <w:t>Hanyang</w:t>
      </w:r>
      <w:proofErr w:type="spellEnd"/>
      <w:r>
        <w:t xml:space="preserve"> University, </w:t>
      </w:r>
      <w:proofErr w:type="spellStart"/>
      <w:r>
        <w:t>Ansan-si</w:t>
      </w:r>
      <w:proofErr w:type="spellEnd"/>
      <w:r>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4BAA01A5" w:rsidR="00AF3CDD" w:rsidRPr="005C07F6" w:rsidRDefault="00ED13D6" w:rsidP="00102C34">
      <w:pPr>
        <w:pStyle w:val="Abstract"/>
        <w:spacing w:after="120"/>
        <w:rPr>
          <w:rFonts w:ascii="바탕" w:eastAsia="바탕" w:hAnsi="바탕" w:cs="바탕"/>
          <w:sz w:val="20"/>
          <w:lang w:eastAsia="ko-KR"/>
        </w:rPr>
      </w:pPr>
      <w:r w:rsidRPr="00102C34">
        <w:rPr>
          <w:rStyle w:val="StyleAbstractItalicChar"/>
          <w:sz w:val="20"/>
        </w:rPr>
        <w:t>Abstract</w:t>
      </w:r>
      <w:r w:rsidRPr="00102C34">
        <w:rPr>
          <w:sz w:val="20"/>
        </w:rPr>
        <w:t>—</w:t>
      </w:r>
      <w:r w:rsidR="004C57E9">
        <w:rPr>
          <w:sz w:val="20"/>
        </w:rPr>
        <w:t>Log parsing is a critical pre</w:t>
      </w:r>
      <w:r w:rsidR="000C4489">
        <w:rPr>
          <w:sz w:val="20"/>
        </w:rPr>
        <w:t>liminary task in log analysis, aiming to identify event templates from logs, which are unstructured texts containing valuable runtime information of a system. Prior research has focused on distinguishing between static part (template) and dynamic parts (variables) of the log. However, understanding the meaning of dynamic variables provides crucial information for understanding and analyzing logs, spurring the emergence of recent studies focusing on semantic log parsing. In this paper, we propose LoGPT, which parses a template with semantic variables through a novel idea of considering log parsing as a ‘log to logging statements’ code generation task. Specifically, LoGPT employs few-shot prompt engineering to perform semantic log parsing that minimizes manual labeling, leveraging the natural language and programming language knowledge of Large Language Model (LLM). Oure results provide a new perspective in the realm of semantic log parsing.</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5638798C">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9"/>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0B326759"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BE4D61">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BE4D61">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640036BC"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BE4D61">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BE4D61">
        <w:t>[2]</w:t>
      </w:r>
      <w:r w:rsidR="007248E8">
        <w:fldChar w:fldCharType="end"/>
      </w:r>
      <w:r w:rsidR="007248E8">
        <w:t xml:space="preserve">. </w:t>
      </w:r>
    </w:p>
    <w:p w14:paraId="03CDF14F" w14:textId="2FB61586"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BE4D61">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BE4D61">
        <w:t>[3]</w:t>
      </w:r>
      <w:r w:rsidR="000606AE">
        <w:fldChar w:fldCharType="end"/>
      </w:r>
      <w:r w:rsidR="000606AE">
        <w:t xml:space="preserve">. Furthermore, SemParser </w:t>
      </w:r>
      <w:r w:rsidR="000606AE">
        <w:fldChar w:fldCharType="begin"/>
      </w:r>
      <w:r w:rsidR="00BE4D61">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BE4D61">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lastRenderedPageBreak/>
        <w:t xml:space="preserve">Additionally, the oracle templates used in benchmark datasets for manual labeling cannot guarantee accuracy or reliability </w:t>
      </w:r>
      <w:r w:rsidR="00400424">
        <w:fldChar w:fldCharType="begin"/>
      </w:r>
      <w:r w:rsidR="00BE4D61">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BE4D61">
        <w:t>[5]</w:t>
      </w:r>
      <w:r w:rsidR="00400424">
        <w:fldChar w:fldCharType="end"/>
      </w:r>
      <w:r w:rsidR="00400424">
        <w:t xml:space="preserve"> .</w:t>
      </w:r>
    </w:p>
    <w:p w14:paraId="783BF79D" w14:textId="0EDF7318"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27A8E5B4">
                <wp:simplePos x="0" y="0"/>
                <wp:positionH relativeFrom="margin">
                  <wp:align>right</wp:align>
                </wp:positionH>
                <wp:positionV relativeFrom="margin">
                  <wp:align>top</wp:align>
                </wp:positionV>
                <wp:extent cx="2933700" cy="3078480"/>
                <wp:effectExtent l="0" t="0" r="0" b="0"/>
                <wp:wrapSquare wrapText="bothSides"/>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179.8pt;margin-top:0;width:231pt;height:242.4pt;z-index:-25165772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square" anchorx="margin" anchory="margin"/>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w:t>
      </w:r>
      <w:r w:rsidR="006F244D">
        <w:t>framework</w:t>
      </w:r>
      <w:r w:rsidR="00400424">
        <w:t xml:space="preserve"> on four datasets from the </w:t>
      </w:r>
      <w:proofErr w:type="spellStart"/>
      <w:r w:rsidR="00D70E46">
        <w:t>Log</w:t>
      </w:r>
      <w:r w:rsidR="006F1260">
        <w:t>PAI</w:t>
      </w:r>
      <w:proofErr w:type="spellEnd"/>
      <w:r w:rsidR="00D70E46">
        <w:t xml:space="preserve"> </w:t>
      </w:r>
      <w:r w:rsidR="00400424">
        <w:fldChar w:fldCharType="begin"/>
      </w:r>
      <w:r w:rsidR="00BE4D61">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BE4D61">
        <w:t>[6]</w:t>
      </w:r>
      <w:r w:rsidR="00400424">
        <w:fldChar w:fldCharType="end"/>
      </w:r>
      <w:r w:rsidR="00D70E46">
        <w:t xml:space="preserve"> and report several interesting findings. </w:t>
      </w:r>
      <w:r w:rsidR="006F244D">
        <w:t xml:space="preserve">To the best of our knowledge, </w:t>
      </w:r>
      <w:r w:rsidR="003271AF">
        <w:t>t</w:t>
      </w:r>
      <w:r w:rsidR="006F244D">
        <w:t>his is the first attempt to leverag</w:t>
      </w:r>
      <w:r w:rsidR="003271AF">
        <w:t>e</w:t>
      </w:r>
      <w:r w:rsidR="006F244D">
        <w:t xml:space="preserve"> LLM </w:t>
      </w:r>
      <w:r w:rsidR="003271AF">
        <w:t>f</w:t>
      </w:r>
      <w:r w:rsidR="006F244D">
        <w:t>o</w:t>
      </w:r>
      <w:r w:rsidR="003271AF">
        <w:t>r</w:t>
      </w:r>
      <w:r w:rsidR="006F244D">
        <w:t xml:space="preserve"> log parsing and t</w:t>
      </w:r>
      <w:r w:rsidR="003271AF">
        <w:t>o treat</w:t>
      </w:r>
      <w:r w:rsidR="006F244D">
        <w:t xml:space="preserve"> </w:t>
      </w:r>
      <w:r w:rsidR="003271AF">
        <w:t xml:space="preserve">log parsing task as a form of </w:t>
      </w:r>
      <w:r w:rsidR="006F244D">
        <w:t>code generation</w:t>
      </w:r>
      <w:r w:rsidR="003271AF">
        <w:t>.</w:t>
      </w:r>
    </w:p>
    <w:p w14:paraId="3A00C6AB" w14:textId="2A8D0583" w:rsidR="005C07F6" w:rsidRDefault="005C07F6" w:rsidP="005C07F6">
      <w:pPr>
        <w:pStyle w:val="10"/>
      </w:pPr>
      <w:r>
        <w:t>Related Work</w:t>
      </w:r>
    </w:p>
    <w:p w14:paraId="67BBFC46" w14:textId="5F6C7F3E" w:rsidR="00A06813" w:rsidRDefault="00A06813" w:rsidP="00A06813">
      <w:pPr>
        <w:pStyle w:val="2"/>
        <w:numPr>
          <w:ilvl w:val="1"/>
          <w:numId w:val="4"/>
        </w:numPr>
      </w:pPr>
      <w:r>
        <w:t>Research on Log Parsing</w:t>
      </w:r>
    </w:p>
    <w:p w14:paraId="7E8C8597" w14:textId="62304DB2" w:rsidR="008B3A9A" w:rsidRDefault="00EC53A1" w:rsidP="005234E4">
      <w:pPr>
        <w:pStyle w:val="a3"/>
        <w:rPr>
          <w:rFonts w:hint="eastAsia"/>
          <w:lang w:eastAsia="ko-KR"/>
        </w:rPr>
      </w:pPr>
      <w:r>
        <w:t xml:space="preserve">There is a wealth of prior research on log parsing. Frequent patter mining techniques, such as </w:t>
      </w:r>
      <w:proofErr w:type="spellStart"/>
      <w:r w:rsidR="00601934">
        <w:t>Logram</w:t>
      </w:r>
      <w:proofErr w:type="spellEnd"/>
      <w:r w:rsidR="00601934">
        <w:t xml:space="preserve"> </w:t>
      </w:r>
      <w:r w:rsidR="00601934">
        <w:fldChar w:fldCharType="begin"/>
      </w:r>
      <w:r w:rsidR="00BE4D61">
        <w:instrText xml:space="preserve"> ADDIN ZOTERO_ITEM CSL_CITATION {"citationID":"IyIRMThn","properties":{"formattedCitation":"[7]","plainCitation":"[7]","noteIndex":0},"citationItems":[{"id":2028,"uris":["http://zotero.org/users/9002299/items/L33V6GZA"],"itemData":{"id":2028,"type":"article-journal","abstract":"Software systems usually record important runtime information in their logs. Logs help practitioners understand system runtime behaviors and diagnose field failures. As logs are usually very large in size, automated log analysis is needed to assist practitioners in their software operation and maintenance efforts. Typically, the first step of automated log analysis is log parsing, i.e., converting unstructured raw logs into structured data. However, log parsing is challenging, because logs are produced by static templates in the source code (i.e., logging statements) yet the templates are usually inaccessible when parsing logs. Prior work proposed automated log parsing approaches that have achieved high accuracy. However, as the volume of logs grows rapidly in the era of cloud computing, efficiency becomes a major concern in log parsing. In this work, we propose an automated log parsing approach, Logram, which leverages nn-gram dictionaries to achieve efficient log parsing. We evaluated Logram on 16 public log datasets and compared Logram with five state-of-the-art log parsing approaches. We found that Logram achieves a higher parsing accuracy than the best existing approaches (i.e., at least 10 percent higher, on average) and also outperforms these approaches in efficiency (i.e., 1.8 to 5.1 times faster than the second-fastest approaches in terms of end-to-end parsing time). Furthermore, we deployed Logram on Spark and we found that Logram scales out efficiently with the number of Spark nodes (e.g., with near-linear scalability for some logs) without sacrificing parsing accuracy. In addition, we demonstrated that Logram can support effective online parsing of logs, achieving similar parsing results and efficiency to the offline mode.","collection-title":"TSE","container-title":"IEEE Transactions on Software Engineering","DOI":"10.1109/TSE.2020.3007554","ISSN":"1939-3520","issue":"3","note":"event-title: IEEE Transactions on Software Engineering","page":"879-892","source":"IEEE Xplore","title":"Logram: Efficient Log Parsing Using nn-Gram Dictionaries","title-short":"Logram","volume":"48","author":[{"family":"Dai","given":"Hetong"},{"family":"Li","given":"Heng"},{"family":"Chen","given":"Che-Shao"},{"family":"Shang","given":"Weiyi"},{"family":"Chen","given":"Tse-Hsun"}],"issued":{"date-parts":[["2022",3]]},"citation-key":"dai2022_LogramEfficientLog"}}],"schema":"https://github.com/citation-style-language/schema/raw/master/csl-citation.json"} </w:instrText>
      </w:r>
      <w:r w:rsidR="00601934">
        <w:fldChar w:fldCharType="separate"/>
      </w:r>
      <w:r w:rsidR="00BE4D61">
        <w:t>[7]</w:t>
      </w:r>
      <w:r w:rsidR="00601934">
        <w:fldChar w:fldCharType="end"/>
      </w:r>
      <w:r w:rsidR="00601934">
        <w:t xml:space="preserve">, exploit the fact that static words appear more frequently than dynamic parameters. Similarly, Yu </w:t>
      </w:r>
      <w:r w:rsidR="00601934" w:rsidRPr="00601934">
        <w:rPr>
          <w:i/>
          <w:iCs/>
        </w:rPr>
        <w:t>et al</w:t>
      </w:r>
      <w:r w:rsidR="00601934">
        <w:t xml:space="preserve"> </w:t>
      </w:r>
      <w:r w:rsidR="00601934">
        <w:fldChar w:fldCharType="begin"/>
      </w:r>
      <w:r w:rsidR="00BE4D61">
        <w:instrText xml:space="preserve"> ADDIN ZOTERO_ITEM CSL_CITATION {"citationID":"WcYYF9dx","properties":{"formattedCitation":"[8]","plainCitation":"[8]","noteIndex":0},"citationItems":[{"id":2051,"uris":["http://zotero.org/users/9002299/items/I7NVDPCY"],"itemData":{"id":2051,"type":"article-journal","abstract":"Logs can help developers to promptly diagnose software system failures. Log parsers, which parse semi-structured logs into structured log templates, are the first component for automated log analysis. However, almost all existing log parsers have poor generalization ability and only work well for specific systems. In addition, some parsers cannot perform well based on partial data training and cannot support out-of-vocabulary (OOV) words. These limitations can cause erroneous log parsing results. We observe that logs are presented as semi-structured natural language, and we can treat log parsing as a natural language processing task. Thus, we propose Semlog, a novel log parser, requiring no domain knowledge about specific systems. For a log, constant and variable words contribute differently to the semantics of a log. We pretrain a self-attention based model to craft their semantic contribution difference, and then extract log templates based on the pretrained model. We have conducted extensive experiments on 16 benchmark datasets, and the results show that Semlog outperforms the state-of-the-art parsers in terms of average parsing accuracy, reaching 0.987.","collection-title":"JSS","container-title":"Journal of Systems and Software","DOI":"10.1016/j.jss.2023.111646","ISSN":"0164-1212","journalAbbreviation":"Journal of Systems and Software","language":"en","page":"111646","source":"ScienceDirect","title":"Self-supervised log parsing using semantic contribution difference","volume":"200","author":[{"family":"Yu","given":"Siyu"},{"family":"Chen","given":"Ningjiang"},{"family":"Wu","given":"Yifan"},{"family":"Dou","given":"Wensheng"}],"issued":{"date-parts":[["2023",6,1]]},"citation-key":"yu2023_SelfsupervisedLogParsing"}}],"schema":"https://github.com/citation-style-language/schema/raw/master/csl-citation.json"} </w:instrText>
      </w:r>
      <w:r w:rsidR="00601934">
        <w:fldChar w:fldCharType="separate"/>
      </w:r>
      <w:r w:rsidR="00BE4D61">
        <w:t>[8]</w:t>
      </w:r>
      <w:r w:rsidR="00601934">
        <w:fldChar w:fldCharType="end"/>
      </w:r>
      <w:r w:rsidR="006F1260">
        <w:t xml:space="preserve"> </w:t>
      </w:r>
      <w:r w:rsidR="006F1260">
        <w:t>utilized the self-attention scores of BERT in each token, exploiting the fact that static words have a high frequency</w:t>
      </w:r>
      <w:r w:rsidR="00601934">
        <w:t xml:space="preserve">. Clustering algorithms identify templates are based on the idea that similar logs are likely to belong to the same template </w:t>
      </w:r>
      <w:r w:rsidR="006F1260">
        <w:fldChar w:fldCharType="begin"/>
      </w:r>
      <w:r w:rsidR="00BE4D61">
        <w:instrText xml:space="preserve"> ADDIN ZOTERO_ITEM CSL_CITATION {"citationID":"KE8Y1fJV","properties":{"formattedCitation":"[9]","plainCitation":"[9]","noteIndex":0},"citationItems":[{"id":2217,"uris":["http://zotero.org/users/9002299/items/6EIAA23W"],"itemData":{"id":2217,"type":"paper-conference","container-title":"Proceedings of the 25th ACM International on Conference on Information and Knowledge Management","DOI":"10.1145/2983323.2983358","event-place":"Indianapolis Indiana USA","event-title":"CIKM'16: ACM Conference on Information and Knowledge Management","ISBN":"978-1-4503-4073-1","language":"en","page":"1573-1582","publisher":"ACM","publisher-place":"Indianapolis Indiana USA","source":"DOI.org (Crossref)","title":"LogMine: Fast Pattern Recognition for Log Analytics","title-short":"LogMine","URL":"https://dl.acm.org/doi/10.1145/2983323.2983358","author":[{"family":"Hamooni","given":"Hossein"},{"family":"Debnath","given":"Biplob"},{"family":"Xu","given":"Jianwu"},{"family":"Zhang","given":"Hui"},{"family":"Jiang","given":"Guofei"},{"family":"Mueen","given":"Abdullah"}],"accessed":{"date-parts":[["2023",5,24]]},"issued":{"date-parts":[["2016",10,24]]},"citation-key":"hamooni2016_LogMineFastPattern"}}],"schema":"https://github.com/citation-style-language/schema/raw/master/csl-citation.json"} </w:instrText>
      </w:r>
      <w:r w:rsidR="006F1260">
        <w:fldChar w:fldCharType="separate"/>
      </w:r>
      <w:r w:rsidR="00BE4D61">
        <w:t>[9]</w:t>
      </w:r>
      <w:r w:rsidR="006F1260">
        <w:fldChar w:fldCharType="end"/>
      </w:r>
      <w:r w:rsidR="00601934">
        <w:t>.</w:t>
      </w:r>
      <w:r w:rsidR="006F1260">
        <w:t xml:space="preserve"> Furthermore, some studies apply heuristic-based parsing rules with other techniques such as fixed depth parse trees in Drain </w:t>
      </w:r>
      <w:r w:rsidR="006F1260">
        <w:fldChar w:fldCharType="begin"/>
      </w:r>
      <w:r w:rsidR="00BE4D61">
        <w:instrText xml:space="preserve"> ADDIN ZOTERO_ITEM CSL_CITATION {"citationID":"qNhPPM99","properties":{"formattedCitation":"[10]","plainCitation":"[10]","noteIndex":0},"citationItems":[{"id":2219,"uris":["http://zotero.org/users/9002299/items/ICLGMDSJ"],"itemData":{"id":2219,"type":"paper-conference","abstract":"Logs, which record valuable system runtime information, have been widely employed in Web service management by service providers and users. A typical log analysis based Web service management procedure is to first parse raw log messages because of their unstructured format; and then apply data mining models to extract critical system behavior information, which can assist Web service management. Most of the existing log parsing methods focus on offline, batch processing of logs. However, as the volume of logs increases rapidly, model training of offline log parsing methods, which employs all existing logs after log collection, becomes time consuming. To address this problem, we propose an online log parsing method, namely Drain, that can parse logs in a streaming and timely manner. To accelerate the parsing process, Drain uses a fixed depth parse tree, which encodes specially designed rules for parsing. We evaluate Drain on five real-world log data sets with more than 10 million raw log messages. The experimental results show that Drain has the highest accuracy on four data sets, and comparable accuracy on the remaining one. Besides, Drain obtains 51.85% 81.47% improvement in running time compared with the state-of-the-art online parser. We also conduct a case study on an anomaly detection task using Drain in the parsing step, which determines the effectiveness of Drain in log analysis.","container-title":"2017 IEEE International Conference on Web Services (ICWS)","DOI":"10.1109/ICWS.2017.13","event-title":"2017 IEEE International Conference on Web Services (ICWS)","page":"33-40","source":"IEEE Xplore","title":"Drain: An Online Log Parsing Approach with Fixed Depth Tree","title-short":"Drain","author":[{"family":"He","given":"Pinjia"},{"family":"Zhu","given":"Jieming"},{"family":"Zheng","given":"Zibin"},{"family":"Lyu","given":"Michael R."}],"issued":{"date-parts":[["2017",6]]},"citation-key":"he2017_DrainOnlineLog"}}],"schema":"https://github.com/citation-style-language/schema/raw/master/csl-citation.json"} </w:instrText>
      </w:r>
      <w:r w:rsidR="006F1260">
        <w:fldChar w:fldCharType="separate"/>
      </w:r>
      <w:r w:rsidR="00BE4D61">
        <w:t>[10]</w:t>
      </w:r>
      <w:r w:rsidR="006F1260">
        <w:fldChar w:fldCharType="end"/>
      </w:r>
      <w:r w:rsidR="006F1260">
        <w:t>. However, these previous studies merely distinguish between static and dynamic parts, without considering the semantics of the variables.</w:t>
      </w:r>
    </w:p>
    <w:p w14:paraId="605A6808" w14:textId="6516A742" w:rsidR="00A06813" w:rsidRDefault="00A06813" w:rsidP="00A06813">
      <w:pPr>
        <w:pStyle w:val="2"/>
        <w:numPr>
          <w:ilvl w:val="1"/>
          <w:numId w:val="4"/>
        </w:numPr>
      </w:pPr>
      <w:r>
        <w:t>Semnatic Vairable aware Log Parsing</w:t>
      </w:r>
    </w:p>
    <w:p w14:paraId="6D5C9EB9" w14:textId="00AC5E07" w:rsidR="00A06813" w:rsidRDefault="006F1260" w:rsidP="00A06813">
      <w:pPr>
        <w:pStyle w:val="a3"/>
      </w:pPr>
      <w:r>
        <w:t xml:space="preserve">Recently, attempts have been made to conduct research on semantic log parsing, recognizing the importance of dynamic variables. VALB </w:t>
      </w:r>
      <w:r>
        <w:fldChar w:fldCharType="begin"/>
      </w:r>
      <w:r w:rsidR="00BE4D61">
        <w:instrText xml:space="preserve"> ADDIN ZOTERO_ITEM CSL_CITATION {"citationID":"fscrXYv2","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fldChar w:fldCharType="separate"/>
      </w:r>
      <w:r w:rsidR="00BE4D61">
        <w:t>[3]</w:t>
      </w:r>
      <w:r>
        <w:fldChar w:fldCharType="end"/>
      </w:r>
      <w:r>
        <w:t xml:space="preserve"> analyzed the </w:t>
      </w:r>
      <w:proofErr w:type="spellStart"/>
      <w:r>
        <w:t>LogPAI</w:t>
      </w:r>
      <w:proofErr w:type="spellEnd"/>
      <w:r>
        <w:t xml:space="preserve"> dataset manually to study the characteristics of dynamic variables and identified 10 categories. They proposed an LSTM-based framework to identify each word’s category in the log using a Named</w:t>
      </w:r>
      <w:r w:rsidR="006F244D">
        <w:t xml:space="preserve"> Entity Recognition scheme. The authors argued that the dynamic values recorded in the log provide valuable information for understanding and analyzing the log.</w:t>
      </w:r>
    </w:p>
    <w:p w14:paraId="765DDDF7" w14:textId="6D824DC9" w:rsidR="006F244D" w:rsidRDefault="006F244D" w:rsidP="00A06813">
      <w:pPr>
        <w:pStyle w:val="a3"/>
      </w:pPr>
      <w:r>
        <w:rPr>
          <w:rFonts w:hint="eastAsia"/>
        </w:rPr>
        <w:t>S</w:t>
      </w:r>
      <w:r>
        <w:t xml:space="preserve">emParser </w:t>
      </w:r>
      <w:r>
        <w:fldChar w:fldCharType="begin"/>
      </w:r>
      <w:r w:rsidR="00BE4D61">
        <w:instrText xml:space="preserve"> ADDIN ZOTERO_ITEM CSL_CITATION {"citationID":"cMkECJm0","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fldChar w:fldCharType="separate"/>
      </w:r>
      <w:r w:rsidR="00BE4D61">
        <w:t>[4]</w:t>
      </w:r>
      <w:r>
        <w:fldChar w:fldCharType="end"/>
      </w:r>
      <w:r>
        <w:t xml:space="preserve"> manually labeled the concept of each dynamic value or instance in the log and proposed a Semantic Miner based on LSTM to predict the concept at the word level. They also suggested a Joint Parser that utilized a domain knowledge repository to identify instances not only within the log but also between logs based on these (concept, instance) pairs.</w:t>
      </w:r>
    </w:p>
    <w:p w14:paraId="60502AF3" w14:textId="02471899" w:rsidR="008B3A9A" w:rsidRPr="008B3A9A" w:rsidRDefault="006F244D" w:rsidP="006F244D">
      <w:pPr>
        <w:pStyle w:val="a3"/>
        <w:rPr>
          <w:lang w:eastAsia="ko-KR"/>
        </w:rPr>
      </w:pPr>
      <w:r>
        <w:rPr>
          <w:rFonts w:hint="eastAsia"/>
        </w:rPr>
        <w:t>H</w:t>
      </w:r>
      <w:r>
        <w:t>owever, a significant amount of manual effort goes into labeling the meanings of dynamic variables, and there are limitations in fully identifying the subtly different meanings of variables depending on the template. This paper employs prompt engineering that leverages LLM’s natural language and programming language knowledge to minimize manual effort and perform template identification through a code generation task, thereby extracting various variable semantics.</w:t>
      </w:r>
    </w:p>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143BA904" w:rsidR="00FC1738" w:rsidRDefault="00FC1738" w:rsidP="00FC1738">
      <w:pPr>
        <w:pStyle w:val="a3"/>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w:t>
      </w:r>
      <w:r w:rsidR="008028D3">
        <w:t xml:space="preserve">Furthermore, we </w:t>
      </w:r>
      <w:r w:rsidR="00C714B9">
        <w:t>leveraged few-shot pr</w:t>
      </w:r>
      <w:r w:rsidR="008028D3">
        <w:t>ompt</w:t>
      </w:r>
      <w:r w:rsidR="00C714B9">
        <w:t xml:space="preserve">ing technique with some demonstrations </w:t>
      </w:r>
      <w:r w:rsidR="00C714B9">
        <w:fldChar w:fldCharType="begin"/>
      </w:r>
      <w:r w:rsidR="00BE4D61">
        <w:instrText xml:space="preserve"> ADDIN ZOTERO_ITEM CSL_CITATION {"citationID":"vkNGlJbL","properties":{"formattedCitation":"[11]","plainCitation":"[11]","noteIndex":0},"citationItems":[{"id":2213,"uris":["http://zotero.org/users/9002299/items/KP5BTB7C"],"itemData":{"id":2213,"type":"article","abstract":"Large language models (LMs) are able to in-context learn -- perform a new task via inference alone by conditioning on a few input-label pairs (demonstrations) and making predictions for new inputs. However, there has been little understanding of how the model learns and which aspects of the demonstrations contribute to end task performance. In this paper, we show that ground truth demonstrations are in fact not required -- randomly replacing labels in the demonstrations barely hurts performance on a range of classification and multi-choce tasks, consistently over 12 different models including GPT-3. Instead, we find that other aspects of the demonstrations are the key drivers of end task performance, including the fact that they provide a few examples of (1) the label space, (2) the distribution of the input text, and (3) the overall format of the sequence. Together, our analysis provides a new way of understanding how and why in-context learning works, while opening up new questions about how much can be learned from large language models through inference alone.","DOI":"10.48550/arXiv.2202.12837","note":"arXiv:2202.12837 [cs]","number":"arXiv:2202.12837","publisher":"arXiv","source":"arXiv.org","title":"Rethinking the Role of Demonstrations: What Makes In-Context Learning Work?","title-short":"Rethinking the Role of Demonstrations","URL":"http://arxiv.org/abs/2202.12837","author":[{"family":"Min","given":"Sewon"},{"family":"Lyu","given":"Xinxi"},{"family":"Holtzman","given":"Ari"},{"family":"Artetxe","given":"Mikel"},{"family":"Lewis","given":"Mike"},{"family":"Hajishirzi","given":"Hannaneh"},{"family":"Zettlemoyer","given":"Luke"}],"accessed":{"date-parts":[["2023",5,23]]},"issued":{"date-parts":[["2022",10,20]]},"citation-key":"min2022_RethinkingRoleDemonstrations"}}],"schema":"https://github.com/citation-style-language/schema/raw/master/csl-citation.json"} </w:instrText>
      </w:r>
      <w:r w:rsidR="00C714B9">
        <w:fldChar w:fldCharType="separate"/>
      </w:r>
      <w:r w:rsidR="00BE4D61">
        <w:t>[11]</w:t>
      </w:r>
      <w:r w:rsidR="00C714B9">
        <w:fldChar w:fldCharType="end"/>
      </w:r>
      <w:r w:rsidR="00C714B9">
        <w:t>. The demonstrations</w:t>
      </w:r>
      <w:r w:rsidR="008028D3">
        <w:t xml:space="preserve"> included a total of four types of examples derived from</w:t>
      </w:r>
      <w:r w:rsidR="00C714B9">
        <w:t xml:space="preserve"> </w:t>
      </w:r>
      <w:r w:rsidR="008028D3">
        <w:t>domain knowledge</w:t>
      </w:r>
      <w:r w:rsidR="00C714B9">
        <w:t>s</w:t>
      </w:r>
      <w:r w:rsidR="008028D3">
        <w:t>. It is noteworthy that these</w:t>
      </w:r>
      <w:r w:rsidR="00C714B9">
        <w:t xml:space="preserve"> only</w:t>
      </w:r>
      <w:r w:rsidR="008028D3">
        <w:t xml:space="preserve"> four examples were utilized across all datasets.</w:t>
      </w:r>
    </w:p>
    <w:p w14:paraId="73B44AEC" w14:textId="48B81CAB" w:rsidR="008028D3" w:rsidRDefault="008028D3" w:rsidP="00FC1738">
      <w:pPr>
        <w:pStyle w:val="a3"/>
      </w:pPr>
      <w:r>
        <w:rPr>
          <w:rFonts w:hint="eastAsia"/>
        </w:rPr>
        <w:t>T</w:t>
      </w:r>
      <w:r>
        <w:t>he four</w:t>
      </w:r>
      <w:r w:rsidR="00C714B9">
        <w:t xml:space="preserve"> types of</w:t>
      </w:r>
      <w:r>
        <w:t xml:space="preserve"> examples were: (1) logs without variables, (2)</w:t>
      </w:r>
      <w:r w:rsidR="00CF75BF">
        <w:t xml:space="preserve"> </w:t>
      </w:r>
      <w:r>
        <w:t xml:space="preserve">logs with a single variable, (3) logs </w:t>
      </w:r>
      <w:r w:rsidR="00CF75BF">
        <w:t>with</w:t>
      </w:r>
      <w:r>
        <w:t xml:space="preserve"> multiple variables that may have the same name, including the creation of different variable names, and (4) logs that could recognize filenames or paths as a single variable. These examples can be customized to achieve higher performance or to apply specific naming </w:t>
      </w:r>
      <w:r w:rsidR="004C57E9">
        <w:rPr>
          <w:noProof/>
        </w:rPr>
        <w:lastRenderedPageBreak/>
        <mc:AlternateContent>
          <mc:Choice Requires="wps">
            <w:drawing>
              <wp:anchor distT="0" distB="0" distL="114300" distR="114300" simplePos="0" relativeHeight="251665920" behindDoc="1" locked="0" layoutInCell="1" allowOverlap="1" wp14:anchorId="09BDFB44" wp14:editId="2B5DB8E4">
                <wp:simplePos x="0" y="0"/>
                <wp:positionH relativeFrom="margin">
                  <wp:align>left</wp:align>
                </wp:positionH>
                <wp:positionV relativeFrom="margin">
                  <wp:align>top</wp:align>
                </wp:positionV>
                <wp:extent cx="2933700" cy="2029460"/>
                <wp:effectExtent l="0" t="0" r="0" b="2540"/>
                <wp:wrapSquare wrapText="bothSides"/>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5A491B">
                            <w:pPr>
                              <w:pStyle w:val="a3"/>
                              <w:ind w:firstLine="0"/>
                              <w:jc w:val="center"/>
                            </w:pPr>
                            <w:r>
                              <w:rPr>
                                <w:noProof/>
                              </w:rPr>
                              <w:drawing>
                                <wp:inline distT="0" distB="0" distL="0" distR="0" wp14:anchorId="07E5FA87" wp14:editId="42CD9F76">
                                  <wp:extent cx="2741930" cy="1725295"/>
                                  <wp:effectExtent l="0" t="0" r="0" b="0"/>
                                  <wp:docPr id="1879031048" name="그림 1879031048"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5A491B">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0;margin-top:0;width:231pt;height:159.8pt;z-index:-25165056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" stroked="f">
                <v:textbox>
                  <w:txbxContent>
                    <w:p w14:paraId="70096F92" w14:textId="5160C157" w:rsidR="003C63FC" w:rsidRDefault="003C63FC" w:rsidP="005A491B">
                      <w:pPr>
                        <w:pStyle w:val="a3"/>
                        <w:ind w:firstLine="0"/>
                        <w:jc w:val="center"/>
                      </w:pPr>
                      <w:r>
                        <w:rPr>
                          <w:noProof/>
                        </w:rPr>
                        <w:drawing>
                          <wp:inline distT="0" distB="0" distL="0" distR="0" wp14:anchorId="07E5FA87" wp14:editId="42CD9F76">
                            <wp:extent cx="2741930" cy="1725295"/>
                            <wp:effectExtent l="0" t="0" r="0" b="0"/>
                            <wp:docPr id="1879031048" name="그림 1879031048"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5A491B">
                      <w:pPr>
                        <w:pStyle w:val="a3"/>
                        <w:numPr>
                          <w:ilvl w:val="0"/>
                          <w:numId w:val="13"/>
                        </w:numPr>
                        <w:jc w:val="center"/>
                      </w:pPr>
                      <w:r>
                        <w:rPr>
                          <w:sz w:val="16"/>
                          <w:szCs w:val="16"/>
                        </w:rPr>
                        <w:t>The pipeline of LoGPT</w:t>
                      </w:r>
                    </w:p>
                  </w:txbxContent>
                </v:textbox>
                <w10:wrap type="square" anchorx="margin" anchory="margin"/>
              </v:shape>
            </w:pict>
          </mc:Fallback>
        </mc:AlternateContent>
      </w:r>
      <w:r>
        <w:t>conventions. Not only do these examples help the model better understand the intention of the instructions, but they also enforce to emulate a consistent output format.</w:t>
      </w:r>
    </w:p>
    <w:p w14:paraId="619CC559" w14:textId="16EACC9B" w:rsidR="008028D3" w:rsidRPr="009B181B" w:rsidRDefault="009F5C69" w:rsidP="006031C7">
      <w:pPr>
        <w:pStyle w:val="a3"/>
        <w:rPr>
          <w:rFonts w:hint="eastAsia"/>
          <w:lang w:eastAsia="ko-KR"/>
        </w:rPr>
      </w:pPr>
      <w:r>
        <w:t>The log parsing process of LoGPT, exemplified by our running example, is delineated as follows</w:t>
      </w:r>
      <w:r w:rsidR="006031C7">
        <w:t xml:space="preserve"> in Fig. 2</w:t>
      </w:r>
      <w:r>
        <w:t xml:space="preserve">. </w:t>
      </w:r>
      <w:r>
        <w:rPr>
          <w:lang w:eastAsia="ko-KR"/>
        </w:rPr>
        <w:t>First,</w:t>
      </w:r>
      <w:r w:rsidR="008028D3">
        <w:t xml:space="preserve"> when the log </w:t>
      </w:r>
      <w:r w:rsidR="008028D3" w:rsidRPr="00F80C6D">
        <w:rPr>
          <w:rFonts w:ascii="Courier New" w:hAnsi="Courier New" w:cs="Courier New"/>
          <w:i/>
          <w:iCs/>
        </w:rPr>
        <w:t>Processing job: job_001</w:t>
      </w:r>
      <w:r w:rsidR="008028D3">
        <w:t xml:space="preserve"> is input into the model, </w:t>
      </w:r>
      <w:r>
        <w:t>the LLM model</w:t>
      </w:r>
      <w:r w:rsidR="008028D3">
        <w:t xml:space="preserve"> outputs a Python code comprising a variable declaration</w:t>
      </w:r>
      <w:r w:rsidR="008028D3" w:rsidRPr="00F80C6D">
        <w:t xml:space="preserve"> line </w:t>
      </w:r>
      <w:proofErr w:type="spellStart"/>
      <w:r w:rsidR="008028D3" w:rsidRPr="00F80C6D">
        <w:rPr>
          <w:rFonts w:ascii="Courier New" w:hAnsi="Courier New" w:cs="Courier New"/>
        </w:rPr>
        <w:t>job_id</w:t>
      </w:r>
      <w:proofErr w:type="spellEnd"/>
      <w:r w:rsidR="008028D3" w:rsidRPr="00F80C6D">
        <w:rPr>
          <w:rFonts w:ascii="Courier New" w:hAnsi="Courier New" w:cs="Courier New"/>
        </w:rPr>
        <w:t xml:space="preserve"> = job_001</w:t>
      </w:r>
      <w:r w:rsidR="008028D3">
        <w:t xml:space="preserve"> and an f-string variable declaration line </w:t>
      </w:r>
      <w:r w:rsidR="004B3432" w:rsidRPr="00F80C6D">
        <w:rPr>
          <w:rFonts w:ascii="Courier New" w:hAnsi="Courier New" w:cs="Courier New"/>
        </w:rPr>
        <w:t xml:space="preserve">template = </w:t>
      </w:r>
      <w:proofErr w:type="spellStart"/>
      <w:r w:rsidR="004B3432" w:rsidRPr="00F80C6D">
        <w:rPr>
          <w:rFonts w:ascii="Courier New" w:hAnsi="Courier New" w:cs="Courier New"/>
        </w:rPr>
        <w:t>f’processing</w:t>
      </w:r>
      <w:proofErr w:type="spellEnd"/>
      <w:r w:rsidR="004B3432" w:rsidRPr="00F80C6D">
        <w:rPr>
          <w:rFonts w:ascii="Courier New" w:hAnsi="Courier New" w:cs="Courier New"/>
        </w:rPr>
        <w:t xml:space="preserve"> job: {</w:t>
      </w:r>
      <w:proofErr w:type="spellStart"/>
      <w:r w:rsidR="004B3432" w:rsidRPr="00F80C6D">
        <w:rPr>
          <w:rFonts w:ascii="Courier New" w:hAnsi="Courier New" w:cs="Courier New"/>
        </w:rPr>
        <w:t>job_id</w:t>
      </w:r>
      <w:proofErr w:type="spellEnd"/>
      <w:r w:rsidR="004B3432" w:rsidRPr="00F80C6D">
        <w:rPr>
          <w:rFonts w:ascii="Courier New" w:hAnsi="Courier New" w:cs="Courier New"/>
        </w:rPr>
        <w:t>}’</w:t>
      </w:r>
      <w:r w:rsidR="004B3432">
        <w:t xml:space="preserve">. While this </w:t>
      </w:r>
      <w:r w:rsidR="00CF75BF">
        <w:t>generated</w:t>
      </w:r>
      <w:r w:rsidR="004B3432">
        <w:t xml:space="preserve"> code significantly differs from the original Java logging statement in Fig. 1, it excels in segregating descriptions and variables.</w:t>
      </w:r>
      <w:r w:rsidR="006031C7">
        <w:rPr>
          <w:rFonts w:hint="eastAsia"/>
        </w:rPr>
        <w:t xml:space="preserve"> </w:t>
      </w:r>
      <w:r w:rsidR="006031C7">
        <w:t>Then t</w:t>
      </w:r>
      <w:r w:rsidR="00003403">
        <w:t xml:space="preserve">he output code is executed within the framework (using </w:t>
      </w:r>
      <w:proofErr w:type="gramStart"/>
      <w:r w:rsidR="00003403" w:rsidRPr="00F80C6D">
        <w:rPr>
          <w:rFonts w:ascii="Courier New" w:hAnsi="Courier New" w:cs="Courier New"/>
        </w:rPr>
        <w:t>exec(</w:t>
      </w:r>
      <w:proofErr w:type="gramEnd"/>
      <w:r w:rsidR="00003403" w:rsidRPr="00F80C6D">
        <w:rPr>
          <w:rFonts w:ascii="Courier New" w:hAnsi="Courier New" w:cs="Courier New"/>
        </w:rPr>
        <w:t>)</w:t>
      </w:r>
      <w:r w:rsidR="00003403" w:rsidRPr="00F80C6D">
        <w:t>) to o</w:t>
      </w:r>
      <w:r w:rsidR="00003403">
        <w:t>btain an actual Python dictionary of variables and their values. The template is extracted by stripping the f-string</w:t>
      </w:r>
      <w:r w:rsidR="006031C7">
        <w:t xml:space="preserve"> and the</w:t>
      </w:r>
      <w:r w:rsidR="00003403">
        <w:t xml:space="preserve"> results are exported by LoGPT in a JSON dictionary format. </w:t>
      </w:r>
      <w:r w:rsidR="006031C7">
        <w:t>In this way, our</w:t>
      </w:r>
      <w:r w:rsidR="00003403">
        <w:t xml:space="preserve"> framework allows logs to be parsed into templates and variables with semantic names.</w:t>
      </w:r>
    </w:p>
    <w:p w14:paraId="0149230D" w14:textId="053F1BA3" w:rsidR="00ED13D6" w:rsidRDefault="007241B0" w:rsidP="008B3A9A">
      <w:pPr>
        <w:pStyle w:val="2"/>
        <w:numPr>
          <w:ilvl w:val="1"/>
          <w:numId w:val="4"/>
        </w:numPr>
      </w:pPr>
      <w:r>
        <w:t>The LoGPT pipeline</w:t>
      </w:r>
    </w:p>
    <w:p w14:paraId="4761B74E" w14:textId="777D3D03" w:rsidR="00A24656" w:rsidRDefault="00A24656" w:rsidP="007241B0">
      <w:pPr>
        <w:pStyle w:val="bulletlist"/>
        <w:numPr>
          <w:ilvl w:val="0"/>
          <w:numId w:val="0"/>
        </w:numPr>
        <w:ind w:firstLine="288"/>
      </w:pPr>
      <w:r>
        <w:rPr>
          <w:rFonts w:hint="eastAsia"/>
        </w:rPr>
        <w:t>T</w:t>
      </w:r>
      <w:r>
        <w:t>he computational cost and time associated with running LLMs generally correlate with the length of the input prompt and output message. In the case of LoGPT, this becomes especially relevant when many examples are used or when parsing exceedingly long log messages.</w:t>
      </w:r>
      <w:r w:rsidR="007241B0">
        <w:t xml:space="preserve"> To make the use of such LLMs efficient in the real-world, where immense volumes of log data are generated, we have devised a pipeline as depicted in Fig. 3.</w:t>
      </w:r>
    </w:p>
    <w:p w14:paraId="05016FDE" w14:textId="155C98BB" w:rsidR="00ED13D6" w:rsidRDefault="004C57E9" w:rsidP="00103F42">
      <w:pPr>
        <w:pStyle w:val="bulletlist"/>
        <w:numPr>
          <w:ilvl w:val="0"/>
          <w:numId w:val="0"/>
        </w:numPr>
        <w:ind w:firstLine="288"/>
      </w:pPr>
      <w:r>
        <w:rPr>
          <w:noProof/>
        </w:rPr>
        <mc:AlternateContent>
          <mc:Choice Requires="wps">
            <w:drawing>
              <wp:anchor distT="0" distB="0" distL="114300" distR="114300" simplePos="0" relativeHeight="251667968" behindDoc="1" locked="0" layoutInCell="1" allowOverlap="1" wp14:anchorId="01A4861D" wp14:editId="442FC472">
                <wp:simplePos x="0" y="0"/>
                <wp:positionH relativeFrom="column">
                  <wp:posOffset>3331484</wp:posOffset>
                </wp:positionH>
                <wp:positionV relativeFrom="paragraph">
                  <wp:posOffset>964529</wp:posOffset>
                </wp:positionV>
                <wp:extent cx="2933700" cy="1433830"/>
                <wp:effectExtent l="0" t="0" r="0" b="1270"/>
                <wp:wrapTopAndBottom/>
                <wp:docPr id="930543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433830"/>
                        </a:xfrm>
                        <a:prstGeom prst="rect">
                          <a:avLst/>
                        </a:prstGeom>
                        <a:solidFill>
                          <a:srgbClr val="FFFFFF"/>
                        </a:solidFill>
                        <a:ln w="9525">
                          <a:noFill/>
                          <a:miter lim="800000"/>
                          <a:headEnd/>
                          <a:tailEnd/>
                        </a:ln>
                      </wps:spPr>
                      <wps:txbx>
                        <w:txbxContent>
                          <w:p w14:paraId="67337C7B" w14:textId="6C108999" w:rsidR="00B55B28" w:rsidRPr="003B3E58" w:rsidRDefault="00505814" w:rsidP="00B55B28">
                            <w:pPr>
                              <w:pStyle w:val="a3"/>
                              <w:spacing w:after="0" w:line="360" w:lineRule="auto"/>
                              <w:ind w:firstLine="0"/>
                              <w:jc w:val="left"/>
                              <w:rPr>
                                <w:rFonts w:ascii="Cordia New" w:eastAsia="바탕" w:hAnsi="Cordia New" w:cs="Cordia New" w:hint="eastAsia"/>
                                <w:lang w:eastAsia="ko-KR"/>
                              </w:rPr>
                            </w:pPr>
                            <w:r>
                              <w:rPr>
                                <w:rFonts w:ascii="Cordia New" w:eastAsia="바탕" w:hAnsi="Cordia New" w:cs="Cordia New" w:hint="eastAsia"/>
                                <w:noProof/>
                                <w:lang w:eastAsia="ko-KR"/>
                              </w:rPr>
                              <w:drawing>
                                <wp:inline distT="0" distB="0" distL="0" distR="0" wp14:anchorId="373D28B9" wp14:editId="5D576B1B">
                                  <wp:extent cx="2741930" cy="1127125"/>
                                  <wp:effectExtent l="0" t="0" r="1270" b="3175"/>
                                  <wp:docPr id="861219874" name="그림 861219874"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97278" name="그림 2" descr="텍스트, 스크린샷, 폰트, 라인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1127125"/>
                                          </a:xfrm>
                                          <a:prstGeom prst="rect">
                                            <a:avLst/>
                                          </a:prstGeom>
                                        </pic:spPr>
                                      </pic:pic>
                                    </a:graphicData>
                                  </a:graphic>
                                </wp:inline>
                              </w:drawing>
                            </w:r>
                          </w:p>
                          <w:p w14:paraId="380BC93E" w14:textId="34A4BED9" w:rsidR="003B3E58" w:rsidRDefault="00BE2441" w:rsidP="008B4BA8">
                            <w:pPr>
                              <w:pStyle w:val="a3"/>
                              <w:numPr>
                                <w:ilvl w:val="0"/>
                                <w:numId w:val="13"/>
                              </w:numPr>
                              <w:spacing w:after="0" w:line="240" w:lineRule="auto"/>
                              <w:jc w:val="center"/>
                            </w:pPr>
                            <w:r>
                              <w:rPr>
                                <w:sz w:val="16"/>
                                <w:szCs w:val="16"/>
                              </w:rPr>
                              <w:t xml:space="preserve">A log parsing example in </w:t>
                            </w:r>
                            <w:r w:rsidR="00505814">
                              <w:rPr>
                                <w:sz w:val="16"/>
                                <w:szCs w:val="16"/>
                              </w:rPr>
                              <w:t>HDF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A4861D" id="_x0000_s1029" type="#_x0000_t202" style="position:absolute;left:0;text-align:left;margin-left:262.3pt;margin-top:75.95pt;width:231pt;height:112.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" stroked="f">
                <v:textbox>
                  <w:txbxContent>
                    <w:p w14:paraId="67337C7B" w14:textId="6C108999" w:rsidR="00B55B28" w:rsidRPr="003B3E58" w:rsidRDefault="00505814" w:rsidP="00B55B28">
                      <w:pPr>
                        <w:pStyle w:val="a3"/>
                        <w:spacing w:after="0" w:line="360" w:lineRule="auto"/>
                        <w:ind w:firstLine="0"/>
                        <w:jc w:val="left"/>
                        <w:rPr>
                          <w:rFonts w:ascii="Cordia New" w:eastAsia="바탕" w:hAnsi="Cordia New" w:cs="Cordia New" w:hint="eastAsia"/>
                          <w:lang w:eastAsia="ko-KR"/>
                        </w:rPr>
                      </w:pPr>
                      <w:r>
                        <w:rPr>
                          <w:rFonts w:ascii="Cordia New" w:eastAsia="바탕" w:hAnsi="Cordia New" w:cs="Cordia New" w:hint="eastAsia"/>
                          <w:noProof/>
                          <w:lang w:eastAsia="ko-KR"/>
                        </w:rPr>
                        <w:drawing>
                          <wp:inline distT="0" distB="0" distL="0" distR="0" wp14:anchorId="373D28B9" wp14:editId="5D576B1B">
                            <wp:extent cx="2741930" cy="1127125"/>
                            <wp:effectExtent l="0" t="0" r="1270" b="3175"/>
                            <wp:docPr id="861219874" name="그림 861219874"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97278" name="그림 2" descr="텍스트, 스크린샷, 폰트, 라인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1127125"/>
                                    </a:xfrm>
                                    <a:prstGeom prst="rect">
                                      <a:avLst/>
                                    </a:prstGeom>
                                  </pic:spPr>
                                </pic:pic>
                              </a:graphicData>
                            </a:graphic>
                          </wp:inline>
                        </w:drawing>
                      </w:r>
                    </w:p>
                    <w:p w14:paraId="380BC93E" w14:textId="34A4BED9" w:rsidR="003B3E58" w:rsidRDefault="00BE2441" w:rsidP="008B4BA8">
                      <w:pPr>
                        <w:pStyle w:val="a3"/>
                        <w:numPr>
                          <w:ilvl w:val="0"/>
                          <w:numId w:val="13"/>
                        </w:numPr>
                        <w:spacing w:after="0" w:line="240" w:lineRule="auto"/>
                        <w:jc w:val="center"/>
                      </w:pPr>
                      <w:r>
                        <w:rPr>
                          <w:sz w:val="16"/>
                          <w:szCs w:val="16"/>
                        </w:rPr>
                        <w:t xml:space="preserve">A log parsing example in </w:t>
                      </w:r>
                      <w:r w:rsidR="00505814">
                        <w:rPr>
                          <w:sz w:val="16"/>
                          <w:szCs w:val="16"/>
                        </w:rPr>
                        <w:t>HDFS</w:t>
                      </w:r>
                    </w:p>
                  </w:txbxContent>
                </v:textbox>
                <w10:wrap type="topAndBottom"/>
              </v:shape>
            </w:pict>
          </mc:Fallback>
        </mc:AlternateContent>
      </w:r>
      <w:r w:rsidR="007241B0">
        <w:rPr>
          <w:rFonts w:hint="eastAsia"/>
        </w:rPr>
        <w:t>T</w:t>
      </w:r>
      <w:r w:rsidR="007241B0">
        <w:t>he central concept involves transforming parsed template</w:t>
      </w:r>
      <w:r w:rsidR="00D91022">
        <w:t>s</w:t>
      </w:r>
      <w:r w:rsidR="007241B0">
        <w:t xml:space="preserve"> by LoGPT into regular expression template</w:t>
      </w:r>
      <w:r w:rsidR="00D91022">
        <w:t>s</w:t>
      </w:r>
      <w:r w:rsidR="007E78AE">
        <w:t xml:space="preserve"> (regex templates)</w:t>
      </w:r>
      <w:r w:rsidR="007241B0">
        <w:t xml:space="preserve"> once they pass a validity check. If</w:t>
      </w:r>
      <w:r w:rsidR="00D91022">
        <w:t xml:space="preserve"> a</w:t>
      </w:r>
      <w:r w:rsidR="007241B0">
        <w:t xml:space="preserve"> </w:t>
      </w:r>
      <w:r w:rsidR="007E78AE">
        <w:t>regex</w:t>
      </w:r>
      <w:r w:rsidR="007241B0">
        <w:t xml:space="preserve"> template can successfully</w:t>
      </w:r>
      <w:r w:rsidR="00D91022">
        <w:t xml:space="preserve"> match any unmatched logs including input log, we consider the template is valid.</w:t>
      </w:r>
      <w:r w:rsidR="007E78AE">
        <w:t xml:space="preserve"> Logs are fed into LoGPT only if they are not matched by regex templates. In the best case, this approach</w:t>
      </w:r>
      <w:r w:rsidR="005159A0">
        <w:t xml:space="preserve"> only</w:t>
      </w:r>
      <w:r w:rsidR="007E78AE">
        <w:t xml:space="preserve"> requires LLM computations equal to the number of ground-truth templates.</w:t>
      </w:r>
    </w:p>
    <w:p w14:paraId="6FF7FF64" w14:textId="2389D985" w:rsidR="00820CD5" w:rsidRPr="00E02BE6" w:rsidRDefault="00820CD5" w:rsidP="00103F42">
      <w:pPr>
        <w:pStyle w:val="bulletlist"/>
        <w:numPr>
          <w:ilvl w:val="0"/>
          <w:numId w:val="0"/>
        </w:numPr>
        <w:ind w:firstLine="288"/>
      </w:pPr>
      <w:r>
        <w:t>Additionally, if not all logs are matched to a template within a given epoch, we enhance the diversity of the LLM for computations on unmatched logs in subsequent epochs. In our model, the first epoch runs with a temperature of 0.</w:t>
      </w:r>
      <w:r w:rsidR="009B181B">
        <w:t>2</w:t>
      </w:r>
      <w:r>
        <w:t xml:space="preserve"> (for deterministic outcome), while from the next epoch onwards, 0.8 is applied to introduce more randomness.</w:t>
      </w:r>
    </w:p>
    <w:p w14:paraId="6A923DED" w14:textId="213EF80F" w:rsidR="00ED13D6" w:rsidRDefault="008B3A9A" w:rsidP="00B57A1C">
      <w:pPr>
        <w:pStyle w:val="10"/>
      </w:pPr>
      <w:r>
        <w:t>Evaluation and Findings</w:t>
      </w:r>
    </w:p>
    <w:p w14:paraId="5D715D5B" w14:textId="622D4C2C" w:rsidR="00BE2441" w:rsidRDefault="00BE2441" w:rsidP="00B57A1C">
      <w:pPr>
        <w:pStyle w:val="a3"/>
        <w:rPr>
          <w:noProof/>
        </w:rPr>
      </w:pPr>
      <w:r>
        <w:rPr>
          <w:noProof/>
        </w:rPr>
        <w:t>To validate our framework’s capability to identify template along with semantic variable names, it is necessary not only to evaluate its log parsing ability, uch like traditional log parsers, but aloso to assess the semantic appropriateness of the generated variable names. The evaluation of the appropriateness of variable names in log templates has not been previously addressed; hense, we carried out a qualitative evaluation of meaningful results following our log parsing experiment.</w:t>
      </w:r>
    </w:p>
    <w:p w14:paraId="075EA07E" w14:textId="42BA3794" w:rsidR="00ED13D6" w:rsidRPr="00B57A1C" w:rsidRDefault="00BE2441" w:rsidP="00B57A1C">
      <w:pPr>
        <w:pStyle w:val="a3"/>
      </w:pPr>
      <w:r>
        <w:rPr>
          <w:noProof/>
        </w:rPr>
        <w:t>For the evaluation dataset, we selected LogHub</w:t>
      </w:r>
      <w:r>
        <w:rPr>
          <w:noProof/>
        </w:rPr>
        <w:fldChar w:fldCharType="begin"/>
      </w:r>
      <w:r w:rsidR="00BE4D61">
        <w:rPr>
          <w:noProof/>
        </w:rPr>
        <w:instrText xml:space="preserve"> ADDIN ZOTERO_ITEM CSL_CITATION {"citationID":"DlKI1B2d","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Pr>
          <w:noProof/>
        </w:rPr>
        <w:fldChar w:fldCharType="separate"/>
      </w:r>
      <w:r w:rsidR="00BE4D61">
        <w:t>[6]</w:t>
      </w:r>
      <w:r>
        <w:rPr>
          <w:noProof/>
        </w:rPr>
        <w:fldChar w:fldCharType="end"/>
      </w:r>
      <w:r>
        <w:rPr>
          <w:noProof/>
        </w:rPr>
        <w:t>, a public log parsing benchmark widely used in previous log parser research. To minimize manual effort, we conducted our evaluation on log data from four projects, namely Apache, Proxifier, HDFS, and OpenSSH, chosen from a toatal of 16 projects, based on the criterion of having the smallest number of oracle templates. We assesed both the aforementioned apspects for these chosen projects.</w:t>
      </w:r>
    </w:p>
    <w:p w14:paraId="543FAAC2" w14:textId="00CEB44C" w:rsidR="00ED13D6" w:rsidRDefault="00BE2441" w:rsidP="008B3A9A">
      <w:pPr>
        <w:pStyle w:val="2"/>
        <w:numPr>
          <w:ilvl w:val="1"/>
          <w:numId w:val="4"/>
        </w:numPr>
      </w:pPr>
      <w:r>
        <w:t>E</w:t>
      </w:r>
      <w:r w:rsidR="0045790A">
        <w:t>xperimental</w:t>
      </w:r>
      <w:r>
        <w:t xml:space="preserve"> reuslt</w:t>
      </w:r>
    </w:p>
    <w:p w14:paraId="094328A5" w14:textId="2D895D5E" w:rsidR="008F0B79" w:rsidRDefault="008F0B79" w:rsidP="008F0B79">
      <w:pPr>
        <w:pStyle w:val="4"/>
        <w:numPr>
          <w:ilvl w:val="0"/>
          <w:numId w:val="0"/>
        </w:numPr>
        <w:ind w:firstLine="288"/>
        <w:rPr>
          <w:i w:val="0"/>
          <w:iCs w:val="0"/>
          <w:spacing w:val="-1"/>
        </w:rPr>
      </w:pPr>
      <w:r>
        <w:rPr>
          <w:i w:val="0"/>
          <w:iCs w:val="0"/>
          <w:spacing w:val="-1"/>
        </w:rPr>
        <w:t>Our experimental results demonstrated that the framework could parse all logs into one or more templates across all datasets. However, due to the Zero-shot manner, there were parsing results that did not exactly match the oracle templates of the benchmark datasets</w:t>
      </w:r>
      <w:r w:rsidR="00ED13D6" w:rsidRPr="00B57A1C">
        <w:rPr>
          <w:i w:val="0"/>
          <w:iCs w:val="0"/>
          <w:spacing w:val="-1"/>
        </w:rPr>
        <w:t>.</w:t>
      </w:r>
      <w:r>
        <w:rPr>
          <w:i w:val="0"/>
          <w:iCs w:val="0"/>
          <w:spacing w:val="-1"/>
        </w:rPr>
        <w:t xml:space="preserve"> Note that these benchmark datasets are constructed by manual validations. Therefore, we decided to analyze these mismatches in parsing results and notable outcomes. </w:t>
      </w:r>
    </w:p>
    <w:p w14:paraId="5A37E27E" w14:textId="45BF5DCF" w:rsidR="008F0B79" w:rsidRDefault="008F0B79" w:rsidP="008F0B79">
      <w:pPr>
        <w:pStyle w:val="4"/>
        <w:numPr>
          <w:ilvl w:val="0"/>
          <w:numId w:val="0"/>
        </w:numPr>
        <w:ind w:firstLine="288"/>
        <w:rPr>
          <w:i w:val="0"/>
          <w:iCs w:val="0"/>
          <w:spacing w:val="-1"/>
        </w:rPr>
      </w:pPr>
      <w:r>
        <w:rPr>
          <w:i w:val="0"/>
          <w:iCs w:val="0"/>
          <w:spacing w:val="-1"/>
        </w:rPr>
        <w:t>In the case of the Apache, LoGPT parsed templates identical to the oracle templates. However, only about 33 to 50% of templates were identical to the oracle templates in the other three datasets, and either generated a broader variety of templates or generated fewer templates of a wider scope. Our investigation revealed that the generation of broader templates was due to LoGPT interpreting static parts in the oracle templates as variables, leading the the consolidation of similar templates. The creation of more templates occurred when the model judeges variable parts as static, resulting in the division of one template into several.</w:t>
      </w:r>
    </w:p>
    <w:p w14:paraId="02213E0E" w14:textId="566B56DB" w:rsidR="008F0B79" w:rsidRPr="0045790A" w:rsidRDefault="008F0B79" w:rsidP="0045790A">
      <w:pPr>
        <w:pStyle w:val="4"/>
        <w:numPr>
          <w:ilvl w:val="0"/>
          <w:numId w:val="0"/>
        </w:numPr>
        <w:ind w:firstLine="288"/>
        <w:rPr>
          <w:i w:val="0"/>
          <w:iCs w:val="0"/>
          <w:spacing w:val="-1"/>
        </w:rPr>
      </w:pPr>
      <w:r>
        <w:rPr>
          <w:i w:val="0"/>
          <w:iCs w:val="0"/>
          <w:spacing w:val="-1"/>
        </w:rPr>
        <w:t>These issues could be ameliorated by more elaborate prompt engineering, such as clustering similar log messages to include them in the prompt as input examples, or by adding more specialized demonstrations.</w:t>
      </w:r>
      <w:r w:rsidR="0045790A">
        <w:rPr>
          <w:i w:val="0"/>
          <w:iCs w:val="0"/>
          <w:spacing w:val="-1"/>
        </w:rPr>
        <w:t xml:space="preserve"> It also seems effective to gradually enhance the LLM output results by applying strategies that match logs using templates generated in the LoGPT pipeline. Furthermore, </w:t>
      </w:r>
      <w:r w:rsidR="004C57E9">
        <w:lastRenderedPageBreak/>
        <mc:AlternateContent>
          <mc:Choice Requires="wps">
            <w:drawing>
              <wp:anchor distT="0" distB="0" distL="114300" distR="114300" simplePos="0" relativeHeight="251670016" behindDoc="1" locked="0" layoutInCell="1" allowOverlap="1" wp14:anchorId="571CCC86" wp14:editId="43899981">
                <wp:simplePos x="0" y="0"/>
                <wp:positionH relativeFrom="column">
                  <wp:posOffset>-89713</wp:posOffset>
                </wp:positionH>
                <wp:positionV relativeFrom="paragraph">
                  <wp:posOffset>484</wp:posOffset>
                </wp:positionV>
                <wp:extent cx="2933700" cy="1664335"/>
                <wp:effectExtent l="0" t="0" r="0" b="0"/>
                <wp:wrapTopAndBottom/>
                <wp:docPr id="1046495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664335"/>
                        </a:xfrm>
                        <a:prstGeom prst="rect">
                          <a:avLst/>
                        </a:prstGeom>
                        <a:solidFill>
                          <a:srgbClr val="FFFFFF"/>
                        </a:solidFill>
                        <a:ln w="9525">
                          <a:noFill/>
                          <a:miter lim="800000"/>
                          <a:headEnd/>
                          <a:tailEnd/>
                        </a:ln>
                      </wps:spPr>
                      <wps:txbx>
                        <w:txbxContent>
                          <w:p w14:paraId="63138E8E" w14:textId="0AE9C52A" w:rsidR="00BE2441" w:rsidRPr="003B3E58" w:rsidRDefault="00BE2441" w:rsidP="00BE2441">
                            <w:pPr>
                              <w:pStyle w:val="a3"/>
                              <w:spacing w:after="0" w:line="360" w:lineRule="auto"/>
                              <w:ind w:firstLine="0"/>
                              <w:jc w:val="left"/>
                              <w:rPr>
                                <w:rFonts w:ascii="Cordia New" w:eastAsia="바탕" w:hAnsi="Cordia New" w:cs="Cordia New" w:hint="eastAsia"/>
                                <w:lang w:eastAsia="ko-KR"/>
                              </w:rPr>
                            </w:pPr>
                            <w:r>
                              <w:rPr>
                                <w:rFonts w:ascii="Cordia New" w:eastAsia="바탕" w:hAnsi="Cordia New" w:cs="Cordia New" w:hint="eastAsia"/>
                                <w:noProof/>
                                <w:lang w:eastAsia="ko-KR"/>
                              </w:rPr>
                              <w:drawing>
                                <wp:inline distT="0" distB="0" distL="0" distR="0" wp14:anchorId="4C4547FE" wp14:editId="453D9AE6">
                                  <wp:extent cx="2741930" cy="1351280"/>
                                  <wp:effectExtent l="0" t="0" r="1270" b="0"/>
                                  <wp:docPr id="109832406" name="그림 109832406"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6678" name="그림 3" descr="텍스트, 스크린샷, 폰트,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351280"/>
                                          </a:xfrm>
                                          <a:prstGeom prst="rect">
                                            <a:avLst/>
                                          </a:prstGeom>
                                        </pic:spPr>
                                      </pic:pic>
                                    </a:graphicData>
                                  </a:graphic>
                                </wp:inline>
                              </w:drawing>
                            </w:r>
                          </w:p>
                          <w:p w14:paraId="0050D03B" w14:textId="418EF710" w:rsidR="00BE2441" w:rsidRDefault="00BE2441" w:rsidP="00BE2441">
                            <w:pPr>
                              <w:pStyle w:val="a3"/>
                              <w:numPr>
                                <w:ilvl w:val="0"/>
                                <w:numId w:val="13"/>
                              </w:numPr>
                              <w:spacing w:after="0" w:line="240" w:lineRule="auto"/>
                              <w:jc w:val="center"/>
                            </w:pPr>
                            <w:r>
                              <w:rPr>
                                <w:sz w:val="16"/>
                                <w:szCs w:val="16"/>
                              </w:rPr>
                              <w:t>A log parsing example in Proxifi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CCC86" id="_x0000_s1030" type="#_x0000_t202" style="position:absolute;left:0;text-align:left;margin-left:-7.05pt;margin-top:.05pt;width:231pt;height:131.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" stroked="f">
                <v:textbox>
                  <w:txbxContent>
                    <w:p w14:paraId="63138E8E" w14:textId="0AE9C52A" w:rsidR="00BE2441" w:rsidRPr="003B3E58" w:rsidRDefault="00BE2441" w:rsidP="00BE2441">
                      <w:pPr>
                        <w:pStyle w:val="a3"/>
                        <w:spacing w:after="0" w:line="360" w:lineRule="auto"/>
                        <w:ind w:firstLine="0"/>
                        <w:jc w:val="left"/>
                        <w:rPr>
                          <w:rFonts w:ascii="Cordia New" w:eastAsia="바탕" w:hAnsi="Cordia New" w:cs="Cordia New" w:hint="eastAsia"/>
                          <w:lang w:eastAsia="ko-KR"/>
                        </w:rPr>
                      </w:pPr>
                      <w:r>
                        <w:rPr>
                          <w:rFonts w:ascii="Cordia New" w:eastAsia="바탕" w:hAnsi="Cordia New" w:cs="Cordia New" w:hint="eastAsia"/>
                          <w:noProof/>
                          <w:lang w:eastAsia="ko-KR"/>
                        </w:rPr>
                        <w:drawing>
                          <wp:inline distT="0" distB="0" distL="0" distR="0" wp14:anchorId="4C4547FE" wp14:editId="453D9AE6">
                            <wp:extent cx="2741930" cy="1351280"/>
                            <wp:effectExtent l="0" t="0" r="1270" b="0"/>
                            <wp:docPr id="109832406" name="그림 109832406"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6678" name="그림 3" descr="텍스트, 스크린샷, 폰트,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351280"/>
                                    </a:xfrm>
                                    <a:prstGeom prst="rect">
                                      <a:avLst/>
                                    </a:prstGeom>
                                  </pic:spPr>
                                </pic:pic>
                              </a:graphicData>
                            </a:graphic>
                          </wp:inline>
                        </w:drawing>
                      </w:r>
                    </w:p>
                    <w:p w14:paraId="0050D03B" w14:textId="418EF710" w:rsidR="00BE2441" w:rsidRDefault="00BE2441" w:rsidP="00BE2441">
                      <w:pPr>
                        <w:pStyle w:val="a3"/>
                        <w:numPr>
                          <w:ilvl w:val="0"/>
                          <w:numId w:val="13"/>
                        </w:numPr>
                        <w:spacing w:after="0" w:line="240" w:lineRule="auto"/>
                        <w:jc w:val="center"/>
                      </w:pPr>
                      <w:r>
                        <w:rPr>
                          <w:sz w:val="16"/>
                          <w:szCs w:val="16"/>
                        </w:rPr>
                        <w:t>A log parsing example in Proxifier</w:t>
                      </w:r>
                    </w:p>
                  </w:txbxContent>
                </v:textbox>
                <w10:wrap type="topAndBottom"/>
              </v:shape>
            </w:pict>
          </mc:Fallback>
        </mc:AlternateContent>
      </w:r>
      <w:r w:rsidR="0045790A">
        <w:rPr>
          <w:i w:val="0"/>
          <w:iCs w:val="0"/>
          <w:spacing w:val="-1"/>
        </w:rPr>
        <w:t>improvements could potentially be achieved by fine-tuniing the model with log-related data.</w:t>
      </w:r>
    </w:p>
    <w:p w14:paraId="391DDBC4" w14:textId="7915DA79" w:rsidR="00ED13D6" w:rsidRDefault="0045790A" w:rsidP="008B3A9A">
      <w:pPr>
        <w:pStyle w:val="2"/>
        <w:numPr>
          <w:ilvl w:val="1"/>
          <w:numId w:val="4"/>
        </w:numPr>
      </w:pPr>
      <w:r>
        <w:t>Findings</w:t>
      </w:r>
    </w:p>
    <w:p w14:paraId="316DE8BB" w14:textId="2824584F" w:rsidR="00ED13D6" w:rsidRDefault="000234FA" w:rsidP="000234FA">
      <w:pPr>
        <w:pStyle w:val="a3"/>
      </w:pPr>
      <w:r>
        <w:t xml:space="preserve">In this section, we present novel findings from the results of performing semantic log parsing as a code generation task through our framework. These are outcomes that could not have emerged from traditional research identifying the categories or concepts of variables. The HDFS sample log in Fig. 4 represents a log where </w:t>
      </w:r>
      <w:r w:rsidRPr="000234FA">
        <w:rPr>
          <w:rFonts w:ascii="Courier New" w:hAnsi="Courier New" w:cs="Courier New"/>
        </w:rPr>
        <w:t>blk_*</w:t>
      </w:r>
      <w:r>
        <w:t xml:space="preserve"> appears 100 times in the log message. LoGPT generated a string list variable called </w:t>
      </w:r>
      <w:proofErr w:type="spellStart"/>
      <w:r w:rsidRPr="000234FA">
        <w:rPr>
          <w:rFonts w:ascii="Courier New" w:hAnsi="Courier New" w:cs="Courier New"/>
        </w:rPr>
        <w:t>blks</w:t>
      </w:r>
      <w:proofErr w:type="spellEnd"/>
      <w:r>
        <w:t xml:space="preserve"> from the 100 </w:t>
      </w:r>
      <w:r w:rsidRPr="000234FA">
        <w:rPr>
          <w:rFonts w:ascii="Courier New" w:hAnsi="Courier New" w:cs="Courier New"/>
        </w:rPr>
        <w:t>blk</w:t>
      </w:r>
      <w:r>
        <w:t xml:space="preserve"> instances and represented it in the template using the </w:t>
      </w:r>
      <w:proofErr w:type="gramStart"/>
      <w:r w:rsidRPr="000234FA">
        <w:rPr>
          <w:rFonts w:ascii="Courier New" w:hAnsi="Courier New" w:cs="Courier New"/>
        </w:rPr>
        <w:t>‘</w:t>
      </w:r>
      <w:r>
        <w:rPr>
          <w:rFonts w:ascii="Courier New" w:hAnsi="Courier New" w:cs="Courier New"/>
        </w:rPr>
        <w:t xml:space="preserve"> </w:t>
      </w:r>
      <w:r w:rsidRPr="000234FA">
        <w:rPr>
          <w:rFonts w:ascii="Courier New" w:hAnsi="Courier New" w:cs="Courier New"/>
        </w:rPr>
        <w:t>’</w:t>
      </w:r>
      <w:proofErr w:type="gramEnd"/>
      <w:r w:rsidRPr="000234FA">
        <w:rPr>
          <w:rFonts w:ascii="Courier New" w:hAnsi="Courier New" w:cs="Courier New"/>
        </w:rPr>
        <w:t>.join(</w:t>
      </w:r>
      <w:proofErr w:type="spellStart"/>
      <w:r w:rsidRPr="000234FA">
        <w:rPr>
          <w:rFonts w:ascii="Courier New" w:hAnsi="Courier New" w:cs="Courier New"/>
        </w:rPr>
        <w:t>blks</w:t>
      </w:r>
      <w:proofErr w:type="spellEnd"/>
      <w:r w:rsidRPr="000234FA">
        <w:rPr>
          <w:rFonts w:ascii="Courier New" w:hAnsi="Courier New" w:cs="Courier New"/>
        </w:rPr>
        <w:t>)</w:t>
      </w:r>
      <w:r>
        <w:t xml:space="preserve"> method. This template, given its generation from a list rather than a general variable declaration like </w:t>
      </w:r>
      <w:proofErr w:type="spellStart"/>
      <w:r w:rsidRPr="000234FA">
        <w:rPr>
          <w:rFonts w:ascii="Courier New" w:hAnsi="Courier New" w:cs="Courier New"/>
        </w:rPr>
        <w:t>blk_ids</w:t>
      </w:r>
      <w:proofErr w:type="spellEnd"/>
      <w:r>
        <w:t xml:space="preserve">, not only simplifies template understanding for practitioners but also promises to be more effective for downstream log analysis tasks. Such results can be attributed to </w:t>
      </w:r>
      <w:proofErr w:type="spellStart"/>
      <w:r>
        <w:t>LoGPT’s</w:t>
      </w:r>
      <w:proofErr w:type="spellEnd"/>
      <w:r>
        <w:t xml:space="preserve"> LLM utilizing Python knowledge to interpret long input values as list variables and applying the join method to convert them into strings suitable for f-string templates.</w:t>
      </w:r>
    </w:p>
    <w:p w14:paraId="6CD118A6" w14:textId="35AAF2B4" w:rsidR="000234FA" w:rsidRDefault="000234FA" w:rsidP="000234FA">
      <w:pPr>
        <w:pStyle w:val="a3"/>
      </w:pPr>
      <w:r>
        <w:rPr>
          <w:rFonts w:hint="eastAsia"/>
        </w:rPr>
        <w:t>A</w:t>
      </w:r>
      <w:r>
        <w:t xml:space="preserve">nother noteworthy </w:t>
      </w:r>
      <w:r w:rsidR="00235450">
        <w:t>example</w:t>
      </w:r>
      <w:r>
        <w:t xml:space="preserve"> is the log sample from the Proxifier </w:t>
      </w:r>
      <w:r w:rsidR="00235450">
        <w:t>dataset</w:t>
      </w:r>
      <w:r>
        <w:t xml:space="preserve"> in Fig. 5. This log contains units such as bytes and KB, and impressively, LoGPT declared a </w:t>
      </w:r>
      <w:proofErr w:type="spellStart"/>
      <w:r w:rsidRPr="00235450">
        <w:rPr>
          <w:rFonts w:ascii="Courier New" w:hAnsi="Courier New" w:cs="Courier New"/>
        </w:rPr>
        <w:t>sent_bytes</w:t>
      </w:r>
      <w:proofErr w:type="spellEnd"/>
      <w:r>
        <w:t xml:space="preserve"> variable, understood the unit KB, and used </w:t>
      </w:r>
      <w:r w:rsidRPr="00235450">
        <w:rPr>
          <w:rFonts w:ascii="Courier New" w:hAnsi="Courier New" w:cs="Courier New"/>
        </w:rPr>
        <w:t>int(</w:t>
      </w:r>
      <w:proofErr w:type="spellStart"/>
      <w:r w:rsidRPr="00235450">
        <w:rPr>
          <w:rFonts w:ascii="Courier New" w:hAnsi="Courier New" w:cs="Courier New"/>
        </w:rPr>
        <w:t>sent</w:t>
      </w:r>
      <w:r w:rsidR="00235450" w:rsidRPr="00235450">
        <w:rPr>
          <w:rFonts w:ascii="Courier New" w:hAnsi="Courier New" w:cs="Courier New"/>
        </w:rPr>
        <w:t>_bytes</w:t>
      </w:r>
      <w:proofErr w:type="spellEnd"/>
      <w:r w:rsidR="00235450" w:rsidRPr="00235450">
        <w:rPr>
          <w:rFonts w:ascii="Courier New" w:hAnsi="Courier New" w:cs="Courier New"/>
        </w:rPr>
        <w:t>)/1024</w:t>
      </w:r>
      <w:r w:rsidR="00235450">
        <w:t xml:space="preserve"> instead of creating a new variable, thereby demonstrating its capability to understand numerical occurrences frequently found in log data, as well as units. Moreover, it even used f-string formatting syntax to format up to two decimal places according to the log message format.</w:t>
      </w:r>
    </w:p>
    <w:p w14:paraId="4B77580B" w14:textId="462EE3FA" w:rsidR="00235450" w:rsidRDefault="00235450" w:rsidP="000234FA">
      <w:pPr>
        <w:pStyle w:val="a3"/>
      </w:pPr>
      <w:r>
        <w:rPr>
          <w:rFonts w:hint="eastAsia"/>
        </w:rPr>
        <w:t>T</w:t>
      </w:r>
      <w:r>
        <w:t>hese discoveries highlight that embedding deeper semantics in templates is possible not just by assigning semantics based on variable names or categories but by using program expressions. Such findings enhance the potential to further leverage the task of source code generation in future semantic log parsing research.</w:t>
      </w:r>
    </w:p>
    <w:p w14:paraId="01DEB65D" w14:textId="39AE3672" w:rsidR="00235450" w:rsidRDefault="00235450" w:rsidP="00235450">
      <w:pPr>
        <w:pStyle w:val="10"/>
      </w:pPr>
      <w:r>
        <w:t>Conclusion and Future Work</w:t>
      </w:r>
    </w:p>
    <w:p w14:paraId="7F0870DC" w14:textId="4A3CCD93" w:rsidR="00235450" w:rsidRDefault="00847367" w:rsidP="000234FA">
      <w:pPr>
        <w:pStyle w:val="a3"/>
      </w:pPr>
      <w:r>
        <w:rPr>
          <w:rFonts w:hint="eastAsia"/>
        </w:rPr>
        <w:t>I</w:t>
      </w:r>
      <w:r>
        <w:t xml:space="preserve">n this paper, we proposed a novel semantic log parser, LoGPT. Our key idea is that considering log parsing task as code generation task. To demonstrate this, we leveraged prompt engineering techniques </w:t>
      </w:r>
      <w:r w:rsidR="00F07F47">
        <w:t xml:space="preserve">to instruct LLMs to generate python logging statements by given log message. Our qualitative experimental results show that LLMs can be used to parse log message into static template and semantic variables, which not limited to appropriate names, but also include program expressions. </w:t>
      </w:r>
      <w:r w:rsidR="00F07F47">
        <w:t>We expect to these finding</w:t>
      </w:r>
      <w:r w:rsidR="002A4A59">
        <w:t xml:space="preserve">s will </w:t>
      </w:r>
      <w:proofErr w:type="gramStart"/>
      <w:r w:rsidR="002A4A59">
        <w:t>open up</w:t>
      </w:r>
      <w:proofErr w:type="gramEnd"/>
      <w:r w:rsidR="002A4A59">
        <w:t xml:space="preserve"> new horizons for the utilization of code generation tasks in semantic log parsing research.</w:t>
      </w:r>
    </w:p>
    <w:p w14:paraId="0EE5B30B" w14:textId="4E6B0690" w:rsidR="002A4A59" w:rsidRDefault="002A4A59" w:rsidP="000234FA">
      <w:pPr>
        <w:pStyle w:val="a3"/>
        <w:rPr>
          <w:lang w:eastAsia="ko-KR"/>
        </w:rPr>
      </w:pPr>
      <w:r>
        <w:t xml:space="preserve">In the future, we will </w:t>
      </w:r>
      <w:r>
        <w:t>evaluate LoGPT in large dataset and other LLM backends</w:t>
      </w:r>
      <w:r>
        <w:t xml:space="preserve">. Furthermore, we are going to refine the framework to output more stable and scalable </w:t>
      </w:r>
      <w:r w:rsidR="00317E8A">
        <w:t>to provide more actionable and feasible intelligent log analysis techniques to practitioners.</w:t>
      </w:r>
    </w:p>
    <w:p w14:paraId="67B97A03" w14:textId="77777777" w:rsidR="00ED13D6" w:rsidRDefault="00ED13D6" w:rsidP="00B57A1C">
      <w:pPr>
        <w:pStyle w:val="5"/>
      </w:pPr>
      <w:r w:rsidRPr="00B57A1C">
        <w:t>Acknowledgment</w:t>
      </w:r>
      <w:r>
        <w:t xml:space="preserve"> </w:t>
      </w:r>
      <w:r w:rsidRPr="00B57A1C">
        <w:t>(Heading 5)</w:t>
      </w:r>
    </w:p>
    <w:p w14:paraId="518AADD7" w14:textId="08E65540" w:rsidR="00ED13D6" w:rsidRPr="00B57A1C" w:rsidRDefault="00ED13D6" w:rsidP="00B57A1C">
      <w:pPr>
        <w:pStyle w:val="a3"/>
      </w:pPr>
      <w:r w:rsidRPr="00B57A1C">
        <w:t xml:space="preserve">The preferred spelling of the word “acknowledgment” in America is without an “e” after the “g”. Avoid the stilted expression, “One of us (R. B. G.) thanks . . .”  Instead, try “R. B. G. thanks”. Put sponsor acknowledgments in the </w:t>
      </w:r>
      <w:proofErr w:type="spellStart"/>
      <w:r w:rsidRPr="00B57A1C">
        <w:t>unnum-bered</w:t>
      </w:r>
      <w:proofErr w:type="spellEnd"/>
      <w:r w:rsidRPr="00B57A1C">
        <w:t xml:space="preserve"> footnote on the first page.</w:t>
      </w:r>
    </w:p>
    <w:p w14:paraId="2A4B0BF8" w14:textId="7C875216" w:rsidR="00ED13D6" w:rsidRPr="00E02BE6" w:rsidRDefault="00ED13D6" w:rsidP="006F244D">
      <w:pPr>
        <w:pStyle w:val="5"/>
      </w:pPr>
      <w:r w:rsidRPr="00B57A1C">
        <w:t>References</w:t>
      </w:r>
    </w:p>
    <w:p w14:paraId="287F1EA0" w14:textId="77777777" w:rsidR="00EC1E12" w:rsidRPr="00BE4D61" w:rsidRDefault="00EC1E12" w:rsidP="00EC1E12">
      <w:pPr>
        <w:jc w:val="both"/>
        <w:rPr>
          <w:sz w:val="16"/>
          <w:szCs w:val="16"/>
        </w:rPr>
      </w:pPr>
    </w:p>
    <w:p w14:paraId="795FA956" w14:textId="77777777" w:rsidR="00BE4D61" w:rsidRPr="00BE4D61" w:rsidRDefault="00BE4D61" w:rsidP="00BE4D61">
      <w:pPr>
        <w:pStyle w:val="Bibliography"/>
        <w:rPr>
          <w:sz w:val="16"/>
          <w:szCs w:val="16"/>
        </w:rPr>
      </w:pPr>
      <w:r w:rsidRPr="00BE4D61">
        <w:rPr>
          <w:sz w:val="16"/>
          <w:szCs w:val="16"/>
        </w:rPr>
        <w:fldChar w:fldCharType="begin"/>
      </w:r>
      <w:r w:rsidRPr="00BE4D61">
        <w:rPr>
          <w:sz w:val="16"/>
          <w:szCs w:val="16"/>
        </w:rPr>
        <w:instrText xml:space="preserve"> ADDIN ZOTERO_BIBL {"uncited":[],"omitted":[],"custom":[]} CSL_BIBLIOGRAPHY </w:instrText>
      </w:r>
      <w:r w:rsidRPr="00BE4D61">
        <w:rPr>
          <w:sz w:val="16"/>
          <w:szCs w:val="16"/>
        </w:rPr>
        <w:fldChar w:fldCharType="separate"/>
      </w:r>
      <w:r w:rsidRPr="00BE4D61">
        <w:rPr>
          <w:sz w:val="16"/>
          <w:szCs w:val="16"/>
        </w:rPr>
        <w:t>[1]</w:t>
      </w:r>
      <w:r w:rsidRPr="00BE4D61">
        <w:rPr>
          <w:sz w:val="16"/>
          <w:szCs w:val="16"/>
        </w:rPr>
        <w:tab/>
        <w:t xml:space="preserve">J. Liu, J. Zhu, S. He, P. He, Z. Zheng, and M. R. </w:t>
      </w:r>
      <w:proofErr w:type="spellStart"/>
      <w:r w:rsidRPr="00BE4D61">
        <w:rPr>
          <w:sz w:val="16"/>
          <w:szCs w:val="16"/>
        </w:rPr>
        <w:t>Lyu</w:t>
      </w:r>
      <w:proofErr w:type="spellEnd"/>
      <w:r w:rsidRPr="00BE4D61">
        <w:rPr>
          <w:sz w:val="16"/>
          <w:szCs w:val="16"/>
        </w:rPr>
        <w:t>, “</w:t>
      </w:r>
      <w:proofErr w:type="spellStart"/>
      <w:r w:rsidRPr="00BE4D61">
        <w:rPr>
          <w:sz w:val="16"/>
          <w:szCs w:val="16"/>
        </w:rPr>
        <w:t>Logzip</w:t>
      </w:r>
      <w:proofErr w:type="spellEnd"/>
      <w:r w:rsidRPr="00BE4D61">
        <w:rPr>
          <w:sz w:val="16"/>
          <w:szCs w:val="16"/>
        </w:rPr>
        <w:t xml:space="preserve">: Extracting Hidden Structures via Iterative Clustering for Log Compression,” in </w:t>
      </w:r>
      <w:r w:rsidRPr="00BE4D61">
        <w:rPr>
          <w:i/>
          <w:iCs/>
          <w:sz w:val="16"/>
          <w:szCs w:val="16"/>
        </w:rPr>
        <w:t>2019 34th IEEE/ACM International Conference on Automated Software Engineering (ASE)</w:t>
      </w:r>
      <w:r w:rsidRPr="00BE4D61">
        <w:rPr>
          <w:sz w:val="16"/>
          <w:szCs w:val="16"/>
        </w:rPr>
        <w:t xml:space="preserve">, San Diego, CA, USA: IEEE, Nov. 2019, pp. 863–873. </w:t>
      </w:r>
      <w:proofErr w:type="spellStart"/>
      <w:r w:rsidRPr="00BE4D61">
        <w:rPr>
          <w:sz w:val="16"/>
          <w:szCs w:val="16"/>
        </w:rPr>
        <w:t>doi</w:t>
      </w:r>
      <w:proofErr w:type="spellEnd"/>
      <w:r w:rsidRPr="00BE4D61">
        <w:rPr>
          <w:sz w:val="16"/>
          <w:szCs w:val="16"/>
        </w:rPr>
        <w:t>: 10.1109/ASE.2019.00085.</w:t>
      </w:r>
    </w:p>
    <w:p w14:paraId="65F04884" w14:textId="77777777" w:rsidR="00BE4D61" w:rsidRPr="00BE4D61" w:rsidRDefault="00BE4D61" w:rsidP="00BE4D61">
      <w:pPr>
        <w:pStyle w:val="Bibliography"/>
        <w:rPr>
          <w:sz w:val="16"/>
          <w:szCs w:val="16"/>
        </w:rPr>
      </w:pPr>
      <w:r w:rsidRPr="00BE4D61">
        <w:rPr>
          <w:sz w:val="16"/>
          <w:szCs w:val="16"/>
        </w:rPr>
        <w:t>[2]</w:t>
      </w:r>
      <w:r w:rsidRPr="00BE4D61">
        <w:rPr>
          <w:sz w:val="16"/>
          <w:szCs w:val="16"/>
        </w:rPr>
        <w:tab/>
        <w:t xml:space="preserve">W. Xu, L. Huang, A. Fox, D. Patterson, and M. I. Jordan, “Detecting large-scale system problems by mining console logs,” in </w:t>
      </w:r>
      <w:r w:rsidRPr="00BE4D61">
        <w:rPr>
          <w:i/>
          <w:iCs/>
          <w:sz w:val="16"/>
          <w:szCs w:val="16"/>
        </w:rPr>
        <w:t>Proceedings of the ACM SIGOPS 22nd symposium on Operating systems principles</w:t>
      </w:r>
      <w:r w:rsidRPr="00BE4D61">
        <w:rPr>
          <w:sz w:val="16"/>
          <w:szCs w:val="16"/>
        </w:rPr>
        <w:t xml:space="preserve">, Big Sky Montana USA: ACM, Oct. 2009, pp. 117–132. </w:t>
      </w:r>
      <w:proofErr w:type="spellStart"/>
      <w:r w:rsidRPr="00BE4D61">
        <w:rPr>
          <w:sz w:val="16"/>
          <w:szCs w:val="16"/>
        </w:rPr>
        <w:t>doi</w:t>
      </w:r>
      <w:proofErr w:type="spellEnd"/>
      <w:r w:rsidRPr="00BE4D61">
        <w:rPr>
          <w:sz w:val="16"/>
          <w:szCs w:val="16"/>
        </w:rPr>
        <w:t>: 10.1145/1629575.1629587.</w:t>
      </w:r>
    </w:p>
    <w:p w14:paraId="4E1AEEF5" w14:textId="77777777" w:rsidR="00BE4D61" w:rsidRPr="00BE4D61" w:rsidRDefault="00BE4D61" w:rsidP="00BE4D61">
      <w:pPr>
        <w:pStyle w:val="Bibliography"/>
        <w:rPr>
          <w:sz w:val="16"/>
          <w:szCs w:val="16"/>
        </w:rPr>
      </w:pPr>
      <w:r w:rsidRPr="00BE4D61">
        <w:rPr>
          <w:sz w:val="16"/>
          <w:szCs w:val="16"/>
        </w:rPr>
        <w:t>[3]</w:t>
      </w:r>
      <w:r w:rsidRPr="00BE4D61">
        <w:rPr>
          <w:sz w:val="16"/>
          <w:szCs w:val="16"/>
        </w:rPr>
        <w:tab/>
        <w:t xml:space="preserve">Z. Li </w:t>
      </w:r>
      <w:r w:rsidRPr="00BE4D61">
        <w:rPr>
          <w:i/>
          <w:iCs/>
          <w:sz w:val="16"/>
          <w:szCs w:val="16"/>
        </w:rPr>
        <w:t>et al.</w:t>
      </w:r>
      <w:r w:rsidRPr="00BE4D61">
        <w:rPr>
          <w:sz w:val="16"/>
          <w:szCs w:val="16"/>
        </w:rPr>
        <w:t xml:space="preserve">, “Did We Miss Something Important? Studying and Exploring Variable-Aware Log Abstraction.” in ICSE ’23. </w:t>
      </w:r>
      <w:proofErr w:type="spellStart"/>
      <w:r w:rsidRPr="00BE4D61">
        <w:rPr>
          <w:sz w:val="16"/>
          <w:szCs w:val="16"/>
        </w:rPr>
        <w:t>arXiv</w:t>
      </w:r>
      <w:proofErr w:type="spellEnd"/>
      <w:r w:rsidRPr="00BE4D61">
        <w:rPr>
          <w:sz w:val="16"/>
          <w:szCs w:val="16"/>
        </w:rPr>
        <w:t>, Apr. 22, 2023. Accessed: May 01, 2023. [Online]. Available: http://arxiv.org/abs/2304.11391</w:t>
      </w:r>
    </w:p>
    <w:p w14:paraId="7A4E0245" w14:textId="77777777" w:rsidR="00BE4D61" w:rsidRPr="00BE4D61" w:rsidRDefault="00BE4D61" w:rsidP="00BE4D61">
      <w:pPr>
        <w:pStyle w:val="Bibliography"/>
        <w:rPr>
          <w:sz w:val="16"/>
          <w:szCs w:val="16"/>
        </w:rPr>
      </w:pPr>
      <w:r w:rsidRPr="00BE4D61">
        <w:rPr>
          <w:sz w:val="16"/>
          <w:szCs w:val="16"/>
        </w:rPr>
        <w:t>[4]</w:t>
      </w:r>
      <w:r w:rsidRPr="00BE4D61">
        <w:rPr>
          <w:sz w:val="16"/>
          <w:szCs w:val="16"/>
        </w:rPr>
        <w:tab/>
        <w:t xml:space="preserve">Y. </w:t>
      </w:r>
      <w:proofErr w:type="spellStart"/>
      <w:r w:rsidRPr="00BE4D61">
        <w:rPr>
          <w:sz w:val="16"/>
          <w:szCs w:val="16"/>
        </w:rPr>
        <w:t>Huo</w:t>
      </w:r>
      <w:proofErr w:type="spellEnd"/>
      <w:r w:rsidRPr="00BE4D61">
        <w:rPr>
          <w:sz w:val="16"/>
          <w:szCs w:val="16"/>
        </w:rPr>
        <w:t xml:space="preserve">, Y. </w:t>
      </w:r>
      <w:proofErr w:type="spellStart"/>
      <w:r w:rsidRPr="00BE4D61">
        <w:rPr>
          <w:sz w:val="16"/>
          <w:szCs w:val="16"/>
        </w:rPr>
        <w:t>Su</w:t>
      </w:r>
      <w:proofErr w:type="spellEnd"/>
      <w:r w:rsidRPr="00BE4D61">
        <w:rPr>
          <w:sz w:val="16"/>
          <w:szCs w:val="16"/>
        </w:rPr>
        <w:t xml:space="preserve">, C. Lee, and M. R. </w:t>
      </w:r>
      <w:proofErr w:type="spellStart"/>
      <w:r w:rsidRPr="00BE4D61">
        <w:rPr>
          <w:sz w:val="16"/>
          <w:szCs w:val="16"/>
        </w:rPr>
        <w:t>Lyu</w:t>
      </w:r>
      <w:proofErr w:type="spellEnd"/>
      <w:r w:rsidRPr="00BE4D61">
        <w:rPr>
          <w:sz w:val="16"/>
          <w:szCs w:val="16"/>
        </w:rPr>
        <w:t xml:space="preserve">, “SemParser: A Semantic Parser for Log Analysis.” in ICSE ’23. </w:t>
      </w:r>
      <w:proofErr w:type="spellStart"/>
      <w:r w:rsidRPr="00BE4D61">
        <w:rPr>
          <w:sz w:val="16"/>
          <w:szCs w:val="16"/>
        </w:rPr>
        <w:t>arXiv</w:t>
      </w:r>
      <w:proofErr w:type="spellEnd"/>
      <w:r w:rsidRPr="00BE4D61">
        <w:rPr>
          <w:sz w:val="16"/>
          <w:szCs w:val="16"/>
        </w:rPr>
        <w:t>, Feb. 05, 2023. Accessed: Apr. 21, 2023. [Online]. Available: http://arxiv.org/abs/2112.12636</w:t>
      </w:r>
    </w:p>
    <w:p w14:paraId="1DBA0608" w14:textId="77777777" w:rsidR="00BE4D61" w:rsidRPr="00BE4D61" w:rsidRDefault="00BE4D61" w:rsidP="00BE4D61">
      <w:pPr>
        <w:pStyle w:val="Bibliography"/>
        <w:rPr>
          <w:sz w:val="16"/>
          <w:szCs w:val="16"/>
        </w:rPr>
      </w:pPr>
      <w:r w:rsidRPr="00BE4D61">
        <w:rPr>
          <w:sz w:val="16"/>
          <w:szCs w:val="16"/>
        </w:rPr>
        <w:t>[5]</w:t>
      </w:r>
      <w:r w:rsidRPr="00BE4D61">
        <w:rPr>
          <w:sz w:val="16"/>
          <w:szCs w:val="16"/>
        </w:rPr>
        <w:tab/>
        <w:t xml:space="preserve">Z. A. Khan, D. Shin, D. Bianculli, and L. Briand, “Guidelines for assessing the accuracy of log message template identification techniques,” in </w:t>
      </w:r>
      <w:r w:rsidRPr="00BE4D61">
        <w:rPr>
          <w:i/>
          <w:iCs/>
          <w:sz w:val="16"/>
          <w:szCs w:val="16"/>
        </w:rPr>
        <w:t>Proceedings of the 44th International Conference on Software Engineering</w:t>
      </w:r>
      <w:r w:rsidRPr="00BE4D61">
        <w:rPr>
          <w:sz w:val="16"/>
          <w:szCs w:val="16"/>
        </w:rPr>
        <w:t xml:space="preserve">, in ICSE ’22. New York, NY, USA: Association for Computing Machinery, 5 2022, pp. 1095–1106. </w:t>
      </w:r>
      <w:proofErr w:type="spellStart"/>
      <w:r w:rsidRPr="00BE4D61">
        <w:rPr>
          <w:sz w:val="16"/>
          <w:szCs w:val="16"/>
        </w:rPr>
        <w:t>doi</w:t>
      </w:r>
      <w:proofErr w:type="spellEnd"/>
      <w:r w:rsidRPr="00BE4D61">
        <w:rPr>
          <w:sz w:val="16"/>
          <w:szCs w:val="16"/>
        </w:rPr>
        <w:t>: 10.1145/3510003.3510101.</w:t>
      </w:r>
    </w:p>
    <w:p w14:paraId="04862937" w14:textId="77777777" w:rsidR="00BE4D61" w:rsidRPr="00BE4D61" w:rsidRDefault="00BE4D61" w:rsidP="00BE4D61">
      <w:pPr>
        <w:pStyle w:val="Bibliography"/>
        <w:rPr>
          <w:sz w:val="16"/>
          <w:szCs w:val="16"/>
        </w:rPr>
      </w:pPr>
      <w:r w:rsidRPr="00BE4D61">
        <w:rPr>
          <w:sz w:val="16"/>
          <w:szCs w:val="16"/>
        </w:rPr>
        <w:t>[6]</w:t>
      </w:r>
      <w:r w:rsidRPr="00BE4D61">
        <w:rPr>
          <w:sz w:val="16"/>
          <w:szCs w:val="16"/>
        </w:rPr>
        <w:tab/>
        <w:t xml:space="preserve">S. He, J. Zhu, P. He, and M. R. </w:t>
      </w:r>
      <w:proofErr w:type="spellStart"/>
      <w:r w:rsidRPr="00BE4D61">
        <w:rPr>
          <w:sz w:val="16"/>
          <w:szCs w:val="16"/>
        </w:rPr>
        <w:t>Lyu</w:t>
      </w:r>
      <w:proofErr w:type="spellEnd"/>
      <w:r w:rsidRPr="00BE4D61">
        <w:rPr>
          <w:sz w:val="16"/>
          <w:szCs w:val="16"/>
        </w:rPr>
        <w:t>, “</w:t>
      </w:r>
      <w:proofErr w:type="spellStart"/>
      <w:r w:rsidRPr="00BE4D61">
        <w:rPr>
          <w:sz w:val="16"/>
          <w:szCs w:val="16"/>
        </w:rPr>
        <w:t>Loghub</w:t>
      </w:r>
      <w:proofErr w:type="spellEnd"/>
      <w:r w:rsidRPr="00BE4D61">
        <w:rPr>
          <w:sz w:val="16"/>
          <w:szCs w:val="16"/>
        </w:rPr>
        <w:t xml:space="preserve">: A Large Collection of System Log Datasets towards Automated Log Analytics.” </w:t>
      </w:r>
      <w:proofErr w:type="spellStart"/>
      <w:r w:rsidRPr="00BE4D61">
        <w:rPr>
          <w:sz w:val="16"/>
          <w:szCs w:val="16"/>
        </w:rPr>
        <w:t>arXiv</w:t>
      </w:r>
      <w:proofErr w:type="spellEnd"/>
      <w:r w:rsidRPr="00BE4D61">
        <w:rPr>
          <w:sz w:val="16"/>
          <w:szCs w:val="16"/>
        </w:rPr>
        <w:t>, Aug. 14, 2020. Accessed: May 04, 2023. [Online]. Available: http://arxiv.org/abs/2008.06448</w:t>
      </w:r>
    </w:p>
    <w:p w14:paraId="29E7E153" w14:textId="77777777" w:rsidR="00BE4D61" w:rsidRPr="00BE4D61" w:rsidRDefault="00BE4D61" w:rsidP="00BE4D61">
      <w:pPr>
        <w:pStyle w:val="Bibliography"/>
        <w:rPr>
          <w:sz w:val="16"/>
          <w:szCs w:val="16"/>
        </w:rPr>
      </w:pPr>
      <w:r w:rsidRPr="00BE4D61">
        <w:rPr>
          <w:sz w:val="16"/>
          <w:szCs w:val="16"/>
        </w:rPr>
        <w:t>[7]</w:t>
      </w:r>
      <w:r w:rsidRPr="00BE4D61">
        <w:rPr>
          <w:sz w:val="16"/>
          <w:szCs w:val="16"/>
        </w:rPr>
        <w:tab/>
        <w:t>H. Dai, H. Li, C.-S. Chen, W. Shang, and T.-H. Chen, “</w:t>
      </w:r>
      <w:proofErr w:type="spellStart"/>
      <w:r w:rsidRPr="00BE4D61">
        <w:rPr>
          <w:sz w:val="16"/>
          <w:szCs w:val="16"/>
        </w:rPr>
        <w:t>Logram</w:t>
      </w:r>
      <w:proofErr w:type="spellEnd"/>
      <w:r w:rsidRPr="00BE4D61">
        <w:rPr>
          <w:sz w:val="16"/>
          <w:szCs w:val="16"/>
        </w:rPr>
        <w:t xml:space="preserve">: Efficient Log Parsing Using </w:t>
      </w:r>
      <w:proofErr w:type="spellStart"/>
      <w:r w:rsidRPr="00BE4D61">
        <w:rPr>
          <w:sz w:val="16"/>
          <w:szCs w:val="16"/>
        </w:rPr>
        <w:t>nn</w:t>
      </w:r>
      <w:proofErr w:type="spellEnd"/>
      <w:r w:rsidRPr="00BE4D61">
        <w:rPr>
          <w:sz w:val="16"/>
          <w:szCs w:val="16"/>
        </w:rPr>
        <w:t xml:space="preserve">-Gram Dictionaries,” </w:t>
      </w:r>
      <w:r w:rsidRPr="00BE4D61">
        <w:rPr>
          <w:i/>
          <w:iCs/>
          <w:sz w:val="16"/>
          <w:szCs w:val="16"/>
        </w:rPr>
        <w:t xml:space="preserve">IEEE Trans. </w:t>
      </w:r>
      <w:proofErr w:type="spellStart"/>
      <w:r w:rsidRPr="00BE4D61">
        <w:rPr>
          <w:i/>
          <w:iCs/>
          <w:sz w:val="16"/>
          <w:szCs w:val="16"/>
        </w:rPr>
        <w:t>Softw</w:t>
      </w:r>
      <w:proofErr w:type="spellEnd"/>
      <w:r w:rsidRPr="00BE4D61">
        <w:rPr>
          <w:i/>
          <w:iCs/>
          <w:sz w:val="16"/>
          <w:szCs w:val="16"/>
        </w:rPr>
        <w:t>. Eng.</w:t>
      </w:r>
      <w:r w:rsidRPr="00BE4D61">
        <w:rPr>
          <w:sz w:val="16"/>
          <w:szCs w:val="16"/>
        </w:rPr>
        <w:t xml:space="preserve">, vol. 48, no. 3, pp. 879–892, Mar. 2022, </w:t>
      </w:r>
      <w:proofErr w:type="spellStart"/>
      <w:r w:rsidRPr="00BE4D61">
        <w:rPr>
          <w:sz w:val="16"/>
          <w:szCs w:val="16"/>
        </w:rPr>
        <w:t>doi</w:t>
      </w:r>
      <w:proofErr w:type="spellEnd"/>
      <w:r w:rsidRPr="00BE4D61">
        <w:rPr>
          <w:sz w:val="16"/>
          <w:szCs w:val="16"/>
        </w:rPr>
        <w:t>: 10.1109/TSE.2020.3007554.</w:t>
      </w:r>
    </w:p>
    <w:p w14:paraId="3FBBE56D" w14:textId="77777777" w:rsidR="00BE4D61" w:rsidRPr="00BE4D61" w:rsidRDefault="00BE4D61" w:rsidP="00BE4D61">
      <w:pPr>
        <w:pStyle w:val="Bibliography"/>
        <w:rPr>
          <w:sz w:val="16"/>
          <w:szCs w:val="16"/>
        </w:rPr>
      </w:pPr>
      <w:r w:rsidRPr="00BE4D61">
        <w:rPr>
          <w:sz w:val="16"/>
          <w:szCs w:val="16"/>
        </w:rPr>
        <w:t>[8]</w:t>
      </w:r>
      <w:r w:rsidRPr="00BE4D61">
        <w:rPr>
          <w:sz w:val="16"/>
          <w:szCs w:val="16"/>
        </w:rPr>
        <w:tab/>
        <w:t xml:space="preserve">S. Yu, N. Chen, Y. Wu, and W. Dou, “Self-supervised log parsing using semantic contribution difference,” </w:t>
      </w:r>
      <w:r w:rsidRPr="00BE4D61">
        <w:rPr>
          <w:i/>
          <w:iCs/>
          <w:sz w:val="16"/>
          <w:szCs w:val="16"/>
        </w:rPr>
        <w:t xml:space="preserve">J. Syst. </w:t>
      </w:r>
      <w:proofErr w:type="spellStart"/>
      <w:r w:rsidRPr="00BE4D61">
        <w:rPr>
          <w:i/>
          <w:iCs/>
          <w:sz w:val="16"/>
          <w:szCs w:val="16"/>
        </w:rPr>
        <w:t>Softw</w:t>
      </w:r>
      <w:proofErr w:type="spellEnd"/>
      <w:r w:rsidRPr="00BE4D61">
        <w:rPr>
          <w:i/>
          <w:iCs/>
          <w:sz w:val="16"/>
          <w:szCs w:val="16"/>
        </w:rPr>
        <w:t>.</w:t>
      </w:r>
      <w:r w:rsidRPr="00BE4D61">
        <w:rPr>
          <w:sz w:val="16"/>
          <w:szCs w:val="16"/>
        </w:rPr>
        <w:t xml:space="preserve">, vol. 200, p. 111646, Jun. 2023, </w:t>
      </w:r>
      <w:proofErr w:type="spellStart"/>
      <w:r w:rsidRPr="00BE4D61">
        <w:rPr>
          <w:sz w:val="16"/>
          <w:szCs w:val="16"/>
        </w:rPr>
        <w:t>doi</w:t>
      </w:r>
      <w:proofErr w:type="spellEnd"/>
      <w:r w:rsidRPr="00BE4D61">
        <w:rPr>
          <w:sz w:val="16"/>
          <w:szCs w:val="16"/>
        </w:rPr>
        <w:t>: 10.1016/j.jss.2023.111646.</w:t>
      </w:r>
    </w:p>
    <w:p w14:paraId="265D49E3" w14:textId="77777777" w:rsidR="00BE4D61" w:rsidRPr="00BE4D61" w:rsidRDefault="00BE4D61" w:rsidP="00BE4D61">
      <w:pPr>
        <w:pStyle w:val="Bibliography"/>
        <w:rPr>
          <w:sz w:val="16"/>
          <w:szCs w:val="16"/>
        </w:rPr>
      </w:pPr>
      <w:r w:rsidRPr="00BE4D61">
        <w:rPr>
          <w:sz w:val="16"/>
          <w:szCs w:val="16"/>
        </w:rPr>
        <w:t>[9]</w:t>
      </w:r>
      <w:r w:rsidRPr="00BE4D61">
        <w:rPr>
          <w:sz w:val="16"/>
          <w:szCs w:val="16"/>
        </w:rPr>
        <w:tab/>
        <w:t xml:space="preserve">H. </w:t>
      </w:r>
      <w:proofErr w:type="spellStart"/>
      <w:r w:rsidRPr="00BE4D61">
        <w:rPr>
          <w:sz w:val="16"/>
          <w:szCs w:val="16"/>
        </w:rPr>
        <w:t>Hamooni</w:t>
      </w:r>
      <w:proofErr w:type="spellEnd"/>
      <w:r w:rsidRPr="00BE4D61">
        <w:rPr>
          <w:sz w:val="16"/>
          <w:szCs w:val="16"/>
        </w:rPr>
        <w:t xml:space="preserve">, B. Debnath, J. Xu, H. Zhang, G. Jiang, and A. </w:t>
      </w:r>
      <w:proofErr w:type="spellStart"/>
      <w:r w:rsidRPr="00BE4D61">
        <w:rPr>
          <w:sz w:val="16"/>
          <w:szCs w:val="16"/>
        </w:rPr>
        <w:t>Mueen</w:t>
      </w:r>
      <w:proofErr w:type="spellEnd"/>
      <w:r w:rsidRPr="00BE4D61">
        <w:rPr>
          <w:sz w:val="16"/>
          <w:szCs w:val="16"/>
        </w:rPr>
        <w:t>, “</w:t>
      </w:r>
      <w:proofErr w:type="spellStart"/>
      <w:r w:rsidRPr="00BE4D61">
        <w:rPr>
          <w:sz w:val="16"/>
          <w:szCs w:val="16"/>
        </w:rPr>
        <w:t>LogMine</w:t>
      </w:r>
      <w:proofErr w:type="spellEnd"/>
      <w:r w:rsidRPr="00BE4D61">
        <w:rPr>
          <w:sz w:val="16"/>
          <w:szCs w:val="16"/>
        </w:rPr>
        <w:t xml:space="preserve">: Fast Pattern Recognition for Log Analytics,” in </w:t>
      </w:r>
      <w:r w:rsidRPr="00BE4D61">
        <w:rPr>
          <w:i/>
          <w:iCs/>
          <w:sz w:val="16"/>
          <w:szCs w:val="16"/>
        </w:rPr>
        <w:t>Proceedings of the 25th ACM International on Conference on Information and Knowledge Management</w:t>
      </w:r>
      <w:r w:rsidRPr="00BE4D61">
        <w:rPr>
          <w:sz w:val="16"/>
          <w:szCs w:val="16"/>
        </w:rPr>
        <w:t xml:space="preserve">, Indianapolis Indiana USA: ACM, Oct. 2016, pp. 1573–1582. </w:t>
      </w:r>
      <w:proofErr w:type="spellStart"/>
      <w:r w:rsidRPr="00BE4D61">
        <w:rPr>
          <w:sz w:val="16"/>
          <w:szCs w:val="16"/>
        </w:rPr>
        <w:t>doi</w:t>
      </w:r>
      <w:proofErr w:type="spellEnd"/>
      <w:r w:rsidRPr="00BE4D61">
        <w:rPr>
          <w:sz w:val="16"/>
          <w:szCs w:val="16"/>
        </w:rPr>
        <w:t>: 10.1145/2983323.2983358.</w:t>
      </w:r>
    </w:p>
    <w:p w14:paraId="63E84149" w14:textId="77777777" w:rsidR="00BE4D61" w:rsidRPr="00BE4D61" w:rsidRDefault="00BE4D61" w:rsidP="00BE4D61">
      <w:pPr>
        <w:pStyle w:val="Bibliography"/>
        <w:rPr>
          <w:sz w:val="16"/>
          <w:szCs w:val="16"/>
        </w:rPr>
      </w:pPr>
      <w:r w:rsidRPr="00BE4D61">
        <w:rPr>
          <w:sz w:val="16"/>
          <w:szCs w:val="16"/>
        </w:rPr>
        <w:t>[10]</w:t>
      </w:r>
      <w:r w:rsidRPr="00BE4D61">
        <w:rPr>
          <w:sz w:val="16"/>
          <w:szCs w:val="16"/>
        </w:rPr>
        <w:tab/>
        <w:t xml:space="preserve">P. He, J. Zhu, Z. Zheng, and M. R. </w:t>
      </w:r>
      <w:proofErr w:type="spellStart"/>
      <w:r w:rsidRPr="00BE4D61">
        <w:rPr>
          <w:sz w:val="16"/>
          <w:szCs w:val="16"/>
        </w:rPr>
        <w:t>Lyu</w:t>
      </w:r>
      <w:proofErr w:type="spellEnd"/>
      <w:r w:rsidRPr="00BE4D61">
        <w:rPr>
          <w:sz w:val="16"/>
          <w:szCs w:val="16"/>
        </w:rPr>
        <w:t xml:space="preserve">, “Drain: An Online Log Parsing Approach with Fixed Depth Tree,” in </w:t>
      </w:r>
      <w:r w:rsidRPr="00BE4D61">
        <w:rPr>
          <w:i/>
          <w:iCs/>
          <w:sz w:val="16"/>
          <w:szCs w:val="16"/>
        </w:rPr>
        <w:t>2017 IEEE International Conference on Web Services (ICWS)</w:t>
      </w:r>
      <w:r w:rsidRPr="00BE4D61">
        <w:rPr>
          <w:sz w:val="16"/>
          <w:szCs w:val="16"/>
        </w:rPr>
        <w:t xml:space="preserve">, Jun. 2017, pp. 33–40. </w:t>
      </w:r>
      <w:proofErr w:type="spellStart"/>
      <w:r w:rsidRPr="00BE4D61">
        <w:rPr>
          <w:sz w:val="16"/>
          <w:szCs w:val="16"/>
        </w:rPr>
        <w:t>doi</w:t>
      </w:r>
      <w:proofErr w:type="spellEnd"/>
      <w:r w:rsidRPr="00BE4D61">
        <w:rPr>
          <w:sz w:val="16"/>
          <w:szCs w:val="16"/>
        </w:rPr>
        <w:t>: 10.1109/ICWS.2017.13.</w:t>
      </w:r>
    </w:p>
    <w:p w14:paraId="601D73B8" w14:textId="77777777" w:rsidR="00BE4D61" w:rsidRPr="00BE4D61" w:rsidRDefault="00BE4D61" w:rsidP="00BE4D61">
      <w:pPr>
        <w:pStyle w:val="Bibliography"/>
        <w:rPr>
          <w:sz w:val="16"/>
          <w:szCs w:val="16"/>
        </w:rPr>
      </w:pPr>
      <w:r w:rsidRPr="00BE4D61">
        <w:rPr>
          <w:sz w:val="16"/>
          <w:szCs w:val="16"/>
        </w:rPr>
        <w:t>[11]</w:t>
      </w:r>
      <w:r w:rsidRPr="00BE4D61">
        <w:rPr>
          <w:sz w:val="16"/>
          <w:szCs w:val="16"/>
        </w:rPr>
        <w:tab/>
        <w:t xml:space="preserve">S. Min </w:t>
      </w:r>
      <w:r w:rsidRPr="00BE4D61">
        <w:rPr>
          <w:i/>
          <w:iCs/>
          <w:sz w:val="16"/>
          <w:szCs w:val="16"/>
        </w:rPr>
        <w:t>et al.</w:t>
      </w:r>
      <w:r w:rsidRPr="00BE4D61">
        <w:rPr>
          <w:sz w:val="16"/>
          <w:szCs w:val="16"/>
        </w:rPr>
        <w:t xml:space="preserve">, “Rethinking the Role of Demonstrations: What Makes In-Context Learning Work?” </w:t>
      </w:r>
      <w:proofErr w:type="spellStart"/>
      <w:r w:rsidRPr="00BE4D61">
        <w:rPr>
          <w:sz w:val="16"/>
          <w:szCs w:val="16"/>
        </w:rPr>
        <w:t>arXiv</w:t>
      </w:r>
      <w:proofErr w:type="spellEnd"/>
      <w:r w:rsidRPr="00BE4D61">
        <w:rPr>
          <w:sz w:val="16"/>
          <w:szCs w:val="16"/>
        </w:rPr>
        <w:t xml:space="preserve">, Oct. 20, 2022. </w:t>
      </w:r>
      <w:proofErr w:type="spellStart"/>
      <w:r w:rsidRPr="00BE4D61">
        <w:rPr>
          <w:sz w:val="16"/>
          <w:szCs w:val="16"/>
        </w:rPr>
        <w:t>doi</w:t>
      </w:r>
      <w:proofErr w:type="spellEnd"/>
      <w:r w:rsidRPr="00BE4D61">
        <w:rPr>
          <w:sz w:val="16"/>
          <w:szCs w:val="16"/>
        </w:rPr>
        <w:t>: 10.48550/arXiv.2202.12837.</w:t>
      </w:r>
    </w:p>
    <w:p w14:paraId="22D47720" w14:textId="7D3B594A" w:rsidR="00BE4D61" w:rsidRPr="00BE4D61" w:rsidRDefault="00BE4D61" w:rsidP="00EC1E12">
      <w:pPr>
        <w:jc w:val="both"/>
        <w:rPr>
          <w:sz w:val="16"/>
          <w:szCs w:val="16"/>
        </w:rPr>
        <w:sectPr w:rsidR="00BE4D61" w:rsidRPr="00BE4D61" w:rsidSect="00780FAE">
          <w:type w:val="continuous"/>
          <w:pgSz w:w="11909" w:h="16834" w:code="9"/>
          <w:pgMar w:top="1440" w:right="1080" w:bottom="1440" w:left="1080" w:header="720" w:footer="720" w:gutter="0"/>
          <w:cols w:num="2" w:space="720"/>
          <w:docGrid w:linePitch="360"/>
        </w:sectPr>
      </w:pPr>
      <w:r w:rsidRPr="00BE4D61">
        <w:rPr>
          <w:sz w:val="16"/>
          <w:szCs w:val="16"/>
        </w:rPr>
        <w:fldChar w:fldCharType="end"/>
      </w:r>
    </w:p>
    <w:p w14:paraId="4BEAD081" w14:textId="239D04D6" w:rsidR="00ED13D6" w:rsidRPr="00BE4D61" w:rsidRDefault="00ED13D6" w:rsidP="00BE4D61">
      <w:pPr>
        <w:jc w:val="both"/>
        <w:rPr>
          <w:sz w:val="16"/>
          <w:szCs w:val="16"/>
        </w:rPr>
      </w:pPr>
    </w:p>
    <w:sectPr w:rsidR="00ED13D6" w:rsidRPr="00BE4D61"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09A99" w14:textId="77777777" w:rsidR="0057103F" w:rsidRDefault="0057103F" w:rsidP="0068781C">
      <w:r>
        <w:separator/>
      </w:r>
    </w:p>
  </w:endnote>
  <w:endnote w:type="continuationSeparator" w:id="0">
    <w:p w14:paraId="14FBA5EE" w14:textId="77777777" w:rsidR="0057103F" w:rsidRDefault="0057103F"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Cordia New">
    <w:panose1 w:val="020B0304020202020204"/>
    <w:charset w:val="DE"/>
    <w:family w:val="swiss"/>
    <w:pitch w:val="variable"/>
    <w:sig w:usb0="81000003" w:usb1="00000000" w:usb2="00000000" w:usb3="00000000" w:csb0="00010001"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9E732" w14:textId="77777777" w:rsidR="0057103F" w:rsidRDefault="0057103F" w:rsidP="0068781C">
      <w:r>
        <w:separator/>
      </w:r>
    </w:p>
  </w:footnote>
  <w:footnote w:type="continuationSeparator" w:id="0">
    <w:p w14:paraId="2DCFB161" w14:textId="77777777" w:rsidR="0057103F" w:rsidRDefault="0057103F"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31"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03403"/>
    <w:rsid w:val="000234FA"/>
    <w:rsid w:val="000433D5"/>
    <w:rsid w:val="00046422"/>
    <w:rsid w:val="000606AE"/>
    <w:rsid w:val="000C4489"/>
    <w:rsid w:val="00102C34"/>
    <w:rsid w:val="00103F42"/>
    <w:rsid w:val="00134684"/>
    <w:rsid w:val="00174169"/>
    <w:rsid w:val="001820B0"/>
    <w:rsid w:val="0018641D"/>
    <w:rsid w:val="001D269C"/>
    <w:rsid w:val="00235450"/>
    <w:rsid w:val="00245E7A"/>
    <w:rsid w:val="002A4A59"/>
    <w:rsid w:val="0030383A"/>
    <w:rsid w:val="00317E8A"/>
    <w:rsid w:val="003224CB"/>
    <w:rsid w:val="003271AF"/>
    <w:rsid w:val="0034184C"/>
    <w:rsid w:val="003469AB"/>
    <w:rsid w:val="00361185"/>
    <w:rsid w:val="00391FB8"/>
    <w:rsid w:val="003B2DE6"/>
    <w:rsid w:val="003B3E58"/>
    <w:rsid w:val="003C63FC"/>
    <w:rsid w:val="00400424"/>
    <w:rsid w:val="0045790A"/>
    <w:rsid w:val="004B3432"/>
    <w:rsid w:val="004C264F"/>
    <w:rsid w:val="004C57E9"/>
    <w:rsid w:val="004F35B5"/>
    <w:rsid w:val="00505814"/>
    <w:rsid w:val="005159A0"/>
    <w:rsid w:val="005234E4"/>
    <w:rsid w:val="0057103F"/>
    <w:rsid w:val="00591D91"/>
    <w:rsid w:val="005A0A6F"/>
    <w:rsid w:val="005A491B"/>
    <w:rsid w:val="005B5A8F"/>
    <w:rsid w:val="005C07F6"/>
    <w:rsid w:val="00601934"/>
    <w:rsid w:val="006031C7"/>
    <w:rsid w:val="006129BD"/>
    <w:rsid w:val="006306B2"/>
    <w:rsid w:val="00647EFE"/>
    <w:rsid w:val="00664FD1"/>
    <w:rsid w:val="0068781C"/>
    <w:rsid w:val="006C6664"/>
    <w:rsid w:val="006E19C4"/>
    <w:rsid w:val="006F1260"/>
    <w:rsid w:val="006F244D"/>
    <w:rsid w:val="006F5BEA"/>
    <w:rsid w:val="007241B0"/>
    <w:rsid w:val="007248E8"/>
    <w:rsid w:val="00780FAE"/>
    <w:rsid w:val="007A5767"/>
    <w:rsid w:val="007E78AE"/>
    <w:rsid w:val="008028D3"/>
    <w:rsid w:val="00820CD5"/>
    <w:rsid w:val="00847367"/>
    <w:rsid w:val="00876628"/>
    <w:rsid w:val="00896B2B"/>
    <w:rsid w:val="008B3A9A"/>
    <w:rsid w:val="008B4BA8"/>
    <w:rsid w:val="008B65E4"/>
    <w:rsid w:val="008C21D6"/>
    <w:rsid w:val="008F0B79"/>
    <w:rsid w:val="00926F89"/>
    <w:rsid w:val="0093792D"/>
    <w:rsid w:val="00964F34"/>
    <w:rsid w:val="009875D3"/>
    <w:rsid w:val="009B181B"/>
    <w:rsid w:val="009F5C69"/>
    <w:rsid w:val="00A06813"/>
    <w:rsid w:val="00A1073B"/>
    <w:rsid w:val="00A24656"/>
    <w:rsid w:val="00A45AEF"/>
    <w:rsid w:val="00A523B5"/>
    <w:rsid w:val="00AB523F"/>
    <w:rsid w:val="00AF3CDD"/>
    <w:rsid w:val="00B16498"/>
    <w:rsid w:val="00B55B28"/>
    <w:rsid w:val="00B57A1C"/>
    <w:rsid w:val="00B96DFF"/>
    <w:rsid w:val="00BE2441"/>
    <w:rsid w:val="00BE4D61"/>
    <w:rsid w:val="00C11712"/>
    <w:rsid w:val="00C54AD4"/>
    <w:rsid w:val="00C714B9"/>
    <w:rsid w:val="00C85B38"/>
    <w:rsid w:val="00CC0FCA"/>
    <w:rsid w:val="00CF75BF"/>
    <w:rsid w:val="00D530E5"/>
    <w:rsid w:val="00D55A94"/>
    <w:rsid w:val="00D70E46"/>
    <w:rsid w:val="00D7405C"/>
    <w:rsid w:val="00D91022"/>
    <w:rsid w:val="00DB1782"/>
    <w:rsid w:val="00DB66F6"/>
    <w:rsid w:val="00DF35C5"/>
    <w:rsid w:val="00E02BE6"/>
    <w:rsid w:val="00E127EB"/>
    <w:rsid w:val="00E2017E"/>
    <w:rsid w:val="00E35994"/>
    <w:rsid w:val="00EA0E4B"/>
    <w:rsid w:val="00EC1E12"/>
    <w:rsid w:val="00EC53A1"/>
    <w:rsid w:val="00ED13D6"/>
    <w:rsid w:val="00F07F47"/>
    <w:rsid w:val="00F45D54"/>
    <w:rsid w:val="00F80C6D"/>
    <w:rsid w:val="00F80E6C"/>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 w:type="paragraph" w:customStyle="1" w:styleId="Bibliography">
    <w:name w:val="Bibliography"/>
    <w:basedOn w:val="a"/>
    <w:link w:val="BibliographyChar1"/>
    <w:rsid w:val="00BE4D61"/>
    <w:pPr>
      <w:tabs>
        <w:tab w:val="left" w:pos="500"/>
      </w:tabs>
      <w:ind w:left="504" w:hanging="504"/>
      <w:jc w:val="both"/>
    </w:pPr>
  </w:style>
  <w:style w:type="character" w:customStyle="1" w:styleId="BibliographyChar1">
    <w:name w:val="Bibliography Char1"/>
    <w:basedOn w:val="a0"/>
    <w:link w:val="Bibliography"/>
    <w:rsid w:val="00BE4D6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206332537">
      <w:bodyDiv w:val="1"/>
      <w:marLeft w:val="0"/>
      <w:marRight w:val="0"/>
      <w:marTop w:val="0"/>
      <w:marBottom w:val="0"/>
      <w:divBdr>
        <w:top w:val="none" w:sz="0" w:space="0" w:color="auto"/>
        <w:left w:val="none" w:sz="0" w:space="0" w:color="auto"/>
        <w:bottom w:val="none" w:sz="0" w:space="0" w:color="auto"/>
        <w:right w:val="none" w:sz="0" w:space="0" w:color="auto"/>
      </w:divBdr>
    </w:div>
    <w:div w:id="431821271">
      <w:bodyDiv w:val="1"/>
      <w:marLeft w:val="0"/>
      <w:marRight w:val="0"/>
      <w:marTop w:val="0"/>
      <w:marBottom w:val="0"/>
      <w:divBdr>
        <w:top w:val="none" w:sz="0" w:space="0" w:color="auto"/>
        <w:left w:val="none" w:sz="0" w:space="0" w:color="auto"/>
        <w:bottom w:val="none" w:sz="0" w:space="0" w:color="auto"/>
        <w:right w:val="none" w:sz="0" w:space="0" w:color="auto"/>
      </w:divBdr>
    </w:div>
    <w:div w:id="773593296">
      <w:bodyDiv w:val="1"/>
      <w:marLeft w:val="0"/>
      <w:marRight w:val="0"/>
      <w:marTop w:val="0"/>
      <w:marBottom w:val="0"/>
      <w:divBdr>
        <w:top w:val="none" w:sz="0" w:space="0" w:color="auto"/>
        <w:left w:val="none" w:sz="0" w:space="0" w:color="auto"/>
        <w:bottom w:val="none" w:sz="0" w:space="0" w:color="auto"/>
        <w:right w:val="none" w:sz="0" w:space="0" w:color="auto"/>
      </w:divBdr>
    </w:div>
    <w:div w:id="912545162">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5</Pages>
  <Words>7734</Words>
  <Characters>44090</Characters>
  <Application>Microsoft Office Word</Application>
  <DocSecurity>0</DocSecurity>
  <Lines>367</Lines>
  <Paragraphs>10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5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33</cp:revision>
  <dcterms:created xsi:type="dcterms:W3CDTF">2023-05-22T09:48:00Z</dcterms:created>
  <dcterms:modified xsi:type="dcterms:W3CDTF">2023-05-2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